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1B365E" w14:textId="77777777" w:rsidR="0019334C" w:rsidRPr="00683852" w:rsidRDefault="0019334C" w:rsidP="0019334C">
      <w:pPr>
        <w:pStyle w:val="PlainText"/>
        <w:rPr>
          <w:rFonts w:asciiTheme="majorHAnsi" w:hAnsiTheme="majorHAnsi" w:cs="Arial"/>
          <w:b/>
          <w:sz w:val="24"/>
          <w:szCs w:val="24"/>
        </w:rPr>
      </w:pPr>
      <w:r w:rsidRPr="00683852">
        <w:rPr>
          <w:rFonts w:asciiTheme="majorHAnsi" w:hAnsiTheme="majorHAnsi" w:cs="Arial"/>
          <w:b/>
          <w:sz w:val="24"/>
          <w:szCs w:val="24"/>
        </w:rPr>
        <w:t>Biological Sciences: Anthropology</w:t>
      </w:r>
    </w:p>
    <w:p w14:paraId="4B01848C" w14:textId="14216EE9" w:rsidR="0019334C" w:rsidRPr="00FF3570" w:rsidRDefault="00536A4B" w:rsidP="0019334C">
      <w:pPr>
        <w:pStyle w:val="Heading1"/>
        <w:rPr>
          <w:sz w:val="40"/>
          <w:szCs w:val="40"/>
        </w:rPr>
      </w:pPr>
      <w:r w:rsidRPr="00FF3570">
        <w:rPr>
          <w:sz w:val="40"/>
          <w:szCs w:val="40"/>
        </w:rPr>
        <w:t xml:space="preserve">Phylogenetic </w:t>
      </w:r>
      <w:r w:rsidR="0078312B">
        <w:rPr>
          <w:sz w:val="40"/>
          <w:szCs w:val="40"/>
        </w:rPr>
        <w:t>reconstruction</w:t>
      </w:r>
      <w:r w:rsidR="005D51DD">
        <w:rPr>
          <w:sz w:val="40"/>
          <w:szCs w:val="40"/>
        </w:rPr>
        <w:t xml:space="preserve"> of Bantu kinship challenges Main Sequence T</w:t>
      </w:r>
      <w:r w:rsidRPr="00FF3570">
        <w:rPr>
          <w:sz w:val="40"/>
          <w:szCs w:val="40"/>
        </w:rPr>
        <w:t>heory of human social evolution</w:t>
      </w:r>
      <w:r w:rsidRPr="00FF3570">
        <w:rPr>
          <w:rStyle w:val="CommentReference"/>
          <w:rFonts w:asciiTheme="minorHAnsi" w:eastAsiaTheme="minorEastAsia" w:hAnsiTheme="minorHAnsi" w:cstheme="minorBidi"/>
          <w:b w:val="0"/>
          <w:bCs w:val="0"/>
          <w:sz w:val="40"/>
          <w:szCs w:val="40"/>
        </w:rPr>
        <w:t xml:space="preserve"> </w:t>
      </w:r>
    </w:p>
    <w:p w14:paraId="1446C4E1" w14:textId="77777777" w:rsidR="0019334C" w:rsidRPr="00683852" w:rsidRDefault="0019334C" w:rsidP="0019334C">
      <w:pPr>
        <w:pStyle w:val="PlainText"/>
        <w:rPr>
          <w:rFonts w:asciiTheme="majorHAnsi" w:hAnsiTheme="majorHAnsi" w:cs="Arial"/>
          <w:sz w:val="24"/>
          <w:szCs w:val="24"/>
        </w:rPr>
      </w:pPr>
    </w:p>
    <w:p w14:paraId="79FBB34B" w14:textId="77777777" w:rsidR="0019334C" w:rsidRPr="00683852" w:rsidRDefault="0019334C" w:rsidP="0019334C">
      <w:pPr>
        <w:pStyle w:val="PlainText"/>
        <w:rPr>
          <w:rFonts w:asciiTheme="majorHAnsi" w:hAnsiTheme="majorHAnsi" w:cs="Arial"/>
          <w:sz w:val="24"/>
          <w:szCs w:val="24"/>
          <w:vertAlign w:val="superscript"/>
        </w:rPr>
      </w:pPr>
      <w:r w:rsidRPr="00683852">
        <w:rPr>
          <w:rFonts w:asciiTheme="majorHAnsi" w:hAnsiTheme="majorHAnsi" w:cs="Arial"/>
          <w:sz w:val="24"/>
          <w:szCs w:val="24"/>
        </w:rPr>
        <w:t>Christopher Opie*</w:t>
      </w:r>
      <w:r w:rsidRPr="00683852">
        <w:rPr>
          <w:rFonts w:asciiTheme="majorHAnsi" w:hAnsiTheme="majorHAnsi" w:cs="Arial"/>
          <w:sz w:val="24"/>
          <w:szCs w:val="24"/>
          <w:vertAlign w:val="superscript"/>
        </w:rPr>
        <w:t>1</w:t>
      </w:r>
    </w:p>
    <w:p w14:paraId="481A2FFE" w14:textId="77777777" w:rsidR="0019334C" w:rsidRPr="00683852" w:rsidRDefault="0019334C" w:rsidP="0019334C">
      <w:pPr>
        <w:pStyle w:val="PlainText"/>
        <w:rPr>
          <w:rFonts w:asciiTheme="majorHAnsi" w:hAnsiTheme="majorHAnsi" w:cs="Arial"/>
          <w:sz w:val="24"/>
          <w:szCs w:val="24"/>
        </w:rPr>
      </w:pPr>
      <w:r w:rsidRPr="00683852">
        <w:rPr>
          <w:rFonts w:asciiTheme="majorHAnsi" w:hAnsiTheme="majorHAnsi" w:cs="Arial"/>
          <w:sz w:val="24"/>
          <w:szCs w:val="24"/>
        </w:rPr>
        <w:t>Susanne Shultz</w:t>
      </w:r>
      <w:r w:rsidRPr="00683852">
        <w:rPr>
          <w:rFonts w:asciiTheme="majorHAnsi" w:hAnsiTheme="majorHAnsi" w:cs="Arial"/>
          <w:sz w:val="24"/>
          <w:szCs w:val="24"/>
          <w:vertAlign w:val="superscript"/>
        </w:rPr>
        <w:t>2</w:t>
      </w:r>
    </w:p>
    <w:p w14:paraId="2FB004E8" w14:textId="77777777" w:rsidR="0019334C" w:rsidRPr="00683852" w:rsidRDefault="0019334C" w:rsidP="0019334C">
      <w:pPr>
        <w:pStyle w:val="PlainText"/>
        <w:rPr>
          <w:rFonts w:asciiTheme="majorHAnsi" w:hAnsiTheme="majorHAnsi" w:cs="Arial"/>
          <w:sz w:val="24"/>
          <w:szCs w:val="24"/>
        </w:rPr>
      </w:pPr>
      <w:r w:rsidRPr="00683852">
        <w:rPr>
          <w:rFonts w:asciiTheme="majorHAnsi" w:hAnsiTheme="majorHAnsi" w:cs="Arial"/>
          <w:sz w:val="24"/>
          <w:szCs w:val="24"/>
        </w:rPr>
        <w:t>Quentin D. Atkinson</w:t>
      </w:r>
      <w:r w:rsidRPr="00683852">
        <w:rPr>
          <w:rFonts w:asciiTheme="majorHAnsi" w:hAnsiTheme="majorHAnsi" w:cs="Arial"/>
          <w:sz w:val="24"/>
          <w:szCs w:val="24"/>
          <w:vertAlign w:val="superscript"/>
        </w:rPr>
        <w:t>3</w:t>
      </w:r>
    </w:p>
    <w:p w14:paraId="0EB905C3" w14:textId="77777777" w:rsidR="0019334C" w:rsidRPr="00683852" w:rsidRDefault="0019334C" w:rsidP="0019334C">
      <w:pPr>
        <w:pStyle w:val="PlainText"/>
        <w:rPr>
          <w:rFonts w:asciiTheme="majorHAnsi" w:hAnsiTheme="majorHAnsi" w:cs="Arial"/>
          <w:sz w:val="24"/>
          <w:szCs w:val="24"/>
        </w:rPr>
      </w:pPr>
      <w:r w:rsidRPr="00683852">
        <w:rPr>
          <w:rFonts w:asciiTheme="majorHAnsi" w:hAnsiTheme="majorHAnsi" w:cs="Arial"/>
          <w:sz w:val="24"/>
          <w:szCs w:val="24"/>
        </w:rPr>
        <w:t xml:space="preserve">Thomas E. </w:t>
      </w:r>
      <w:r w:rsidR="001E0F69" w:rsidRPr="00683852">
        <w:rPr>
          <w:rFonts w:asciiTheme="majorHAnsi" w:hAnsiTheme="majorHAnsi" w:cs="Arial"/>
          <w:sz w:val="24"/>
          <w:szCs w:val="24"/>
        </w:rPr>
        <w:t>Curr</w:t>
      </w:r>
      <w:r w:rsidR="001E0F69">
        <w:rPr>
          <w:rFonts w:asciiTheme="majorHAnsi" w:hAnsiTheme="majorHAnsi" w:cs="Arial"/>
          <w:sz w:val="24"/>
          <w:szCs w:val="24"/>
        </w:rPr>
        <w:t>ie</w:t>
      </w:r>
      <w:r w:rsidR="001E0F69" w:rsidRPr="00683852">
        <w:rPr>
          <w:rFonts w:asciiTheme="majorHAnsi" w:hAnsiTheme="majorHAnsi" w:cs="Arial"/>
          <w:sz w:val="24"/>
          <w:szCs w:val="24"/>
          <w:vertAlign w:val="superscript"/>
        </w:rPr>
        <w:t>4</w:t>
      </w:r>
    </w:p>
    <w:p w14:paraId="6B1EB645" w14:textId="77777777" w:rsidR="0019334C" w:rsidRPr="00683852" w:rsidRDefault="0019334C" w:rsidP="0019334C">
      <w:pPr>
        <w:pStyle w:val="PlainText"/>
        <w:rPr>
          <w:rFonts w:asciiTheme="majorHAnsi" w:hAnsiTheme="majorHAnsi" w:cs="Arial"/>
          <w:sz w:val="24"/>
          <w:szCs w:val="24"/>
        </w:rPr>
      </w:pPr>
      <w:r w:rsidRPr="00683852">
        <w:rPr>
          <w:rFonts w:asciiTheme="majorHAnsi" w:hAnsiTheme="majorHAnsi" w:cs="Arial"/>
          <w:sz w:val="24"/>
          <w:szCs w:val="24"/>
        </w:rPr>
        <w:t>Ruth Mace</w:t>
      </w:r>
      <w:r w:rsidRPr="00683852">
        <w:rPr>
          <w:rFonts w:asciiTheme="majorHAnsi" w:hAnsiTheme="majorHAnsi" w:cs="Arial"/>
          <w:sz w:val="24"/>
          <w:szCs w:val="24"/>
          <w:vertAlign w:val="superscript"/>
        </w:rPr>
        <w:t>1</w:t>
      </w:r>
    </w:p>
    <w:p w14:paraId="14436A42" w14:textId="77777777" w:rsidR="0019334C" w:rsidRPr="00683852" w:rsidRDefault="0019334C" w:rsidP="0019334C">
      <w:pPr>
        <w:pStyle w:val="PlainText"/>
        <w:rPr>
          <w:rFonts w:asciiTheme="majorHAnsi" w:hAnsiTheme="majorHAnsi" w:cs="Arial"/>
          <w:sz w:val="24"/>
          <w:szCs w:val="24"/>
        </w:rPr>
      </w:pPr>
    </w:p>
    <w:p w14:paraId="79501CBF" w14:textId="77777777" w:rsidR="0019334C" w:rsidRPr="00683852" w:rsidRDefault="0019334C" w:rsidP="0019334C">
      <w:pPr>
        <w:pStyle w:val="PlainText"/>
        <w:rPr>
          <w:rFonts w:asciiTheme="majorHAnsi" w:hAnsiTheme="majorHAnsi" w:cs="Arial"/>
          <w:sz w:val="24"/>
          <w:szCs w:val="24"/>
        </w:rPr>
      </w:pPr>
      <w:r w:rsidRPr="00683852">
        <w:rPr>
          <w:rFonts w:asciiTheme="majorHAnsi" w:hAnsiTheme="majorHAnsi" w:cs="Arial"/>
          <w:sz w:val="24"/>
          <w:szCs w:val="24"/>
          <w:vertAlign w:val="superscript"/>
        </w:rPr>
        <w:t>1</w:t>
      </w:r>
      <w:r w:rsidRPr="00683852">
        <w:rPr>
          <w:rFonts w:asciiTheme="majorHAnsi" w:hAnsiTheme="majorHAnsi" w:cs="Arial"/>
          <w:sz w:val="24"/>
          <w:szCs w:val="24"/>
        </w:rPr>
        <w:t xml:space="preserve"> Department of Anthropology</w:t>
      </w:r>
    </w:p>
    <w:p w14:paraId="116BC320" w14:textId="77777777" w:rsidR="0019334C" w:rsidRPr="00683852" w:rsidRDefault="0019334C" w:rsidP="0019334C">
      <w:pPr>
        <w:pStyle w:val="PlainText"/>
        <w:rPr>
          <w:rFonts w:asciiTheme="majorHAnsi" w:hAnsiTheme="majorHAnsi" w:cs="Arial"/>
          <w:sz w:val="24"/>
          <w:szCs w:val="24"/>
        </w:rPr>
      </w:pPr>
      <w:r w:rsidRPr="00683852">
        <w:rPr>
          <w:rFonts w:asciiTheme="majorHAnsi" w:hAnsiTheme="majorHAnsi" w:cs="Arial"/>
          <w:sz w:val="24"/>
          <w:szCs w:val="24"/>
        </w:rPr>
        <w:t>University College London</w:t>
      </w:r>
    </w:p>
    <w:p w14:paraId="6E29604A" w14:textId="77777777" w:rsidR="0019334C" w:rsidRPr="00683852" w:rsidRDefault="0019334C" w:rsidP="0019334C">
      <w:pPr>
        <w:pStyle w:val="PlainText"/>
        <w:rPr>
          <w:rFonts w:asciiTheme="majorHAnsi" w:hAnsiTheme="majorHAnsi" w:cs="Arial"/>
          <w:sz w:val="24"/>
          <w:szCs w:val="24"/>
        </w:rPr>
      </w:pPr>
      <w:r w:rsidRPr="00683852">
        <w:rPr>
          <w:rFonts w:asciiTheme="majorHAnsi" w:hAnsiTheme="majorHAnsi" w:cs="Arial"/>
          <w:sz w:val="24"/>
          <w:szCs w:val="24"/>
        </w:rPr>
        <w:t xml:space="preserve">14 </w:t>
      </w:r>
      <w:proofErr w:type="spellStart"/>
      <w:r w:rsidRPr="00683852">
        <w:rPr>
          <w:rFonts w:asciiTheme="majorHAnsi" w:hAnsiTheme="majorHAnsi" w:cs="Arial"/>
          <w:sz w:val="24"/>
          <w:szCs w:val="24"/>
        </w:rPr>
        <w:t>Taviton</w:t>
      </w:r>
      <w:proofErr w:type="spellEnd"/>
      <w:r w:rsidRPr="00683852">
        <w:rPr>
          <w:rFonts w:asciiTheme="majorHAnsi" w:hAnsiTheme="majorHAnsi" w:cs="Arial"/>
          <w:sz w:val="24"/>
          <w:szCs w:val="24"/>
        </w:rPr>
        <w:t xml:space="preserve"> Street</w:t>
      </w:r>
    </w:p>
    <w:p w14:paraId="445FE387" w14:textId="77777777" w:rsidR="0019334C" w:rsidRPr="00683852" w:rsidRDefault="0019334C" w:rsidP="0019334C">
      <w:pPr>
        <w:pStyle w:val="PlainText"/>
        <w:rPr>
          <w:rFonts w:asciiTheme="majorHAnsi" w:hAnsiTheme="majorHAnsi" w:cs="Arial"/>
          <w:sz w:val="24"/>
          <w:szCs w:val="24"/>
        </w:rPr>
      </w:pPr>
      <w:r w:rsidRPr="00683852">
        <w:rPr>
          <w:rFonts w:asciiTheme="majorHAnsi" w:hAnsiTheme="majorHAnsi" w:cs="Arial"/>
          <w:sz w:val="24"/>
          <w:szCs w:val="24"/>
        </w:rPr>
        <w:t>London WC1H 0BW</w:t>
      </w:r>
    </w:p>
    <w:p w14:paraId="2DA89A92" w14:textId="77777777" w:rsidR="0019334C" w:rsidRPr="00683852" w:rsidRDefault="0019334C" w:rsidP="0019334C">
      <w:pPr>
        <w:pStyle w:val="PlainText"/>
        <w:rPr>
          <w:rFonts w:asciiTheme="majorHAnsi" w:hAnsiTheme="majorHAnsi" w:cs="Arial"/>
          <w:sz w:val="24"/>
          <w:szCs w:val="24"/>
        </w:rPr>
      </w:pPr>
      <w:r w:rsidRPr="00683852">
        <w:rPr>
          <w:rFonts w:asciiTheme="majorHAnsi" w:hAnsiTheme="majorHAnsi" w:cs="Arial"/>
          <w:sz w:val="24"/>
          <w:szCs w:val="24"/>
        </w:rPr>
        <w:t>UK</w:t>
      </w:r>
    </w:p>
    <w:p w14:paraId="383E956D" w14:textId="77777777" w:rsidR="0019334C" w:rsidRPr="00683852" w:rsidRDefault="0019334C" w:rsidP="0019334C">
      <w:pPr>
        <w:pStyle w:val="PlainText"/>
        <w:rPr>
          <w:rFonts w:asciiTheme="majorHAnsi" w:hAnsiTheme="majorHAnsi" w:cs="Arial"/>
          <w:sz w:val="24"/>
          <w:szCs w:val="24"/>
        </w:rPr>
      </w:pPr>
    </w:p>
    <w:p w14:paraId="53F74DE3" w14:textId="77777777" w:rsidR="0019334C" w:rsidRPr="00683852" w:rsidRDefault="0019334C" w:rsidP="0019334C">
      <w:pPr>
        <w:pStyle w:val="PlainText"/>
        <w:rPr>
          <w:rFonts w:asciiTheme="majorHAnsi" w:hAnsiTheme="majorHAnsi" w:cs="Arial"/>
          <w:sz w:val="24"/>
          <w:szCs w:val="24"/>
        </w:rPr>
      </w:pPr>
      <w:r w:rsidRPr="00683852">
        <w:rPr>
          <w:rFonts w:asciiTheme="majorHAnsi" w:hAnsiTheme="majorHAnsi" w:cs="Arial"/>
          <w:sz w:val="24"/>
          <w:szCs w:val="24"/>
          <w:vertAlign w:val="superscript"/>
        </w:rPr>
        <w:t>2</w:t>
      </w:r>
      <w:r w:rsidRPr="00683852">
        <w:rPr>
          <w:rFonts w:asciiTheme="majorHAnsi" w:hAnsiTheme="majorHAnsi" w:cs="Arial"/>
          <w:sz w:val="24"/>
          <w:szCs w:val="24"/>
        </w:rPr>
        <w:t xml:space="preserve"> </w:t>
      </w:r>
      <w:proofErr w:type="gramStart"/>
      <w:r w:rsidRPr="00683852">
        <w:rPr>
          <w:rFonts w:asciiTheme="majorHAnsi" w:hAnsiTheme="majorHAnsi" w:cs="Arial"/>
          <w:sz w:val="24"/>
          <w:szCs w:val="24"/>
        </w:rPr>
        <w:t>Faculty</w:t>
      </w:r>
      <w:proofErr w:type="gramEnd"/>
      <w:r w:rsidRPr="00683852">
        <w:rPr>
          <w:rFonts w:asciiTheme="majorHAnsi" w:hAnsiTheme="majorHAnsi" w:cs="Arial"/>
          <w:sz w:val="24"/>
          <w:szCs w:val="24"/>
        </w:rPr>
        <w:t xml:space="preserve"> of Life Sciences</w:t>
      </w:r>
    </w:p>
    <w:p w14:paraId="5173EEC1" w14:textId="77777777" w:rsidR="0019334C" w:rsidRPr="00683852" w:rsidRDefault="0019334C" w:rsidP="0019334C">
      <w:pPr>
        <w:pStyle w:val="PlainText"/>
        <w:rPr>
          <w:rFonts w:asciiTheme="majorHAnsi" w:hAnsiTheme="majorHAnsi" w:cs="Arial"/>
          <w:sz w:val="24"/>
          <w:szCs w:val="24"/>
        </w:rPr>
      </w:pPr>
      <w:r w:rsidRPr="00683852">
        <w:rPr>
          <w:rFonts w:asciiTheme="majorHAnsi" w:hAnsiTheme="majorHAnsi" w:cs="Arial"/>
          <w:sz w:val="24"/>
          <w:szCs w:val="24"/>
        </w:rPr>
        <w:t>University of Manchester</w:t>
      </w:r>
    </w:p>
    <w:p w14:paraId="679B5487" w14:textId="77777777" w:rsidR="0019334C" w:rsidRPr="00683852" w:rsidRDefault="0019334C" w:rsidP="0019334C">
      <w:pPr>
        <w:pStyle w:val="PlainText"/>
        <w:rPr>
          <w:rFonts w:asciiTheme="majorHAnsi" w:hAnsiTheme="majorHAnsi" w:cs="Arial"/>
          <w:sz w:val="24"/>
          <w:szCs w:val="24"/>
        </w:rPr>
      </w:pPr>
      <w:r w:rsidRPr="00683852">
        <w:rPr>
          <w:rFonts w:asciiTheme="majorHAnsi" w:hAnsiTheme="majorHAnsi" w:cs="Arial"/>
          <w:sz w:val="24"/>
          <w:szCs w:val="24"/>
        </w:rPr>
        <w:t>Manchester M13 9PT</w:t>
      </w:r>
    </w:p>
    <w:p w14:paraId="4D06A6E5" w14:textId="77777777" w:rsidR="0019334C" w:rsidRPr="00683852" w:rsidRDefault="0019334C" w:rsidP="0019334C">
      <w:pPr>
        <w:pStyle w:val="PlainText"/>
        <w:rPr>
          <w:rFonts w:asciiTheme="majorHAnsi" w:hAnsiTheme="majorHAnsi" w:cs="Arial"/>
          <w:sz w:val="24"/>
          <w:szCs w:val="24"/>
        </w:rPr>
      </w:pPr>
      <w:r w:rsidRPr="00683852">
        <w:rPr>
          <w:rFonts w:asciiTheme="majorHAnsi" w:hAnsiTheme="majorHAnsi" w:cs="Arial"/>
          <w:sz w:val="24"/>
          <w:szCs w:val="24"/>
        </w:rPr>
        <w:t xml:space="preserve">UK </w:t>
      </w:r>
    </w:p>
    <w:p w14:paraId="133D6F98" w14:textId="77777777" w:rsidR="0019334C" w:rsidRPr="00683852" w:rsidRDefault="0019334C" w:rsidP="0019334C">
      <w:pPr>
        <w:pStyle w:val="PlainText"/>
        <w:rPr>
          <w:rFonts w:asciiTheme="majorHAnsi" w:hAnsiTheme="majorHAnsi" w:cs="Arial"/>
          <w:sz w:val="24"/>
          <w:szCs w:val="24"/>
        </w:rPr>
      </w:pPr>
    </w:p>
    <w:p w14:paraId="36EEC9E0" w14:textId="77777777" w:rsidR="0019334C" w:rsidRPr="00683852" w:rsidRDefault="0019334C" w:rsidP="0019334C">
      <w:pPr>
        <w:pStyle w:val="PlainText"/>
        <w:rPr>
          <w:rFonts w:asciiTheme="majorHAnsi" w:hAnsiTheme="majorHAnsi" w:cs="Arial"/>
          <w:sz w:val="24"/>
          <w:szCs w:val="24"/>
        </w:rPr>
      </w:pPr>
      <w:r w:rsidRPr="00683852">
        <w:rPr>
          <w:rFonts w:asciiTheme="majorHAnsi" w:hAnsiTheme="majorHAnsi" w:cs="Arial"/>
          <w:sz w:val="24"/>
          <w:szCs w:val="24"/>
          <w:vertAlign w:val="superscript"/>
        </w:rPr>
        <w:t>3</w:t>
      </w:r>
      <w:r w:rsidRPr="00683852">
        <w:rPr>
          <w:rFonts w:asciiTheme="majorHAnsi" w:hAnsiTheme="majorHAnsi" w:cs="Arial"/>
          <w:sz w:val="24"/>
          <w:szCs w:val="24"/>
        </w:rPr>
        <w:t xml:space="preserve"> Department of Psychology</w:t>
      </w:r>
    </w:p>
    <w:p w14:paraId="01C35DF0" w14:textId="77777777" w:rsidR="0019334C" w:rsidRPr="00683852" w:rsidRDefault="0019334C" w:rsidP="0019334C">
      <w:pPr>
        <w:pStyle w:val="PlainText"/>
        <w:rPr>
          <w:rFonts w:asciiTheme="majorHAnsi" w:hAnsiTheme="majorHAnsi" w:cs="Arial"/>
          <w:sz w:val="24"/>
          <w:szCs w:val="24"/>
        </w:rPr>
      </w:pPr>
      <w:r w:rsidRPr="00683852">
        <w:rPr>
          <w:rFonts w:asciiTheme="majorHAnsi" w:hAnsiTheme="majorHAnsi" w:cs="Arial"/>
          <w:sz w:val="24"/>
          <w:szCs w:val="24"/>
        </w:rPr>
        <w:t>University of Auckland</w:t>
      </w:r>
    </w:p>
    <w:p w14:paraId="3EF75F35" w14:textId="77777777" w:rsidR="0019334C" w:rsidRPr="00683852" w:rsidRDefault="0019334C" w:rsidP="0019334C">
      <w:pPr>
        <w:pStyle w:val="PlainText"/>
        <w:rPr>
          <w:rFonts w:asciiTheme="majorHAnsi" w:hAnsiTheme="majorHAnsi" w:cs="Arial"/>
          <w:sz w:val="24"/>
          <w:szCs w:val="24"/>
        </w:rPr>
      </w:pPr>
      <w:r w:rsidRPr="00683852">
        <w:rPr>
          <w:rFonts w:asciiTheme="majorHAnsi" w:hAnsiTheme="majorHAnsi" w:cs="Arial"/>
          <w:sz w:val="24"/>
          <w:szCs w:val="24"/>
        </w:rPr>
        <w:t>Private Bag 92019</w:t>
      </w:r>
    </w:p>
    <w:p w14:paraId="330C55BD" w14:textId="77777777" w:rsidR="0019334C" w:rsidRPr="00683852" w:rsidRDefault="0019334C" w:rsidP="0019334C">
      <w:pPr>
        <w:pStyle w:val="PlainText"/>
        <w:rPr>
          <w:rFonts w:asciiTheme="majorHAnsi" w:hAnsiTheme="majorHAnsi" w:cs="Arial"/>
          <w:sz w:val="24"/>
          <w:szCs w:val="24"/>
        </w:rPr>
      </w:pPr>
      <w:r w:rsidRPr="00683852">
        <w:rPr>
          <w:rFonts w:asciiTheme="majorHAnsi" w:hAnsiTheme="majorHAnsi" w:cs="Arial"/>
          <w:sz w:val="24"/>
          <w:szCs w:val="24"/>
        </w:rPr>
        <w:t>Auckland</w:t>
      </w:r>
    </w:p>
    <w:p w14:paraId="7B420A33" w14:textId="77777777" w:rsidR="0019334C" w:rsidRPr="00683852" w:rsidRDefault="0019334C" w:rsidP="0019334C">
      <w:pPr>
        <w:pStyle w:val="PlainText"/>
        <w:rPr>
          <w:rFonts w:asciiTheme="majorHAnsi" w:hAnsiTheme="majorHAnsi" w:cs="Arial"/>
          <w:sz w:val="24"/>
          <w:szCs w:val="24"/>
        </w:rPr>
      </w:pPr>
      <w:r w:rsidRPr="00683852">
        <w:rPr>
          <w:rFonts w:asciiTheme="majorHAnsi" w:hAnsiTheme="majorHAnsi" w:cs="Arial"/>
          <w:sz w:val="24"/>
          <w:szCs w:val="24"/>
        </w:rPr>
        <w:t>NEW ZEALAND</w:t>
      </w:r>
    </w:p>
    <w:p w14:paraId="2F8E3EDD" w14:textId="77777777" w:rsidR="0019334C" w:rsidRPr="00683852" w:rsidRDefault="0019334C" w:rsidP="0019334C">
      <w:pPr>
        <w:pStyle w:val="PlainText"/>
        <w:rPr>
          <w:rFonts w:asciiTheme="majorHAnsi" w:hAnsiTheme="majorHAnsi" w:cs="Arial"/>
          <w:sz w:val="24"/>
          <w:szCs w:val="24"/>
        </w:rPr>
      </w:pPr>
    </w:p>
    <w:p w14:paraId="7F0E7355" w14:textId="77777777" w:rsidR="00683852" w:rsidRPr="00683852" w:rsidRDefault="0019334C" w:rsidP="00683852">
      <w:pPr>
        <w:pStyle w:val="PlainText"/>
        <w:rPr>
          <w:rFonts w:asciiTheme="majorHAnsi" w:hAnsiTheme="majorHAnsi" w:cs="Arial"/>
          <w:lang w:val="en-US"/>
        </w:rPr>
      </w:pPr>
      <w:r w:rsidRPr="00683852">
        <w:rPr>
          <w:rFonts w:asciiTheme="majorHAnsi" w:hAnsiTheme="majorHAnsi" w:cs="Arial"/>
          <w:sz w:val="24"/>
          <w:szCs w:val="24"/>
          <w:vertAlign w:val="superscript"/>
        </w:rPr>
        <w:t>4</w:t>
      </w:r>
      <w:r w:rsidRPr="00683852">
        <w:rPr>
          <w:rFonts w:asciiTheme="majorHAnsi" w:hAnsiTheme="majorHAnsi" w:cs="Arial"/>
          <w:sz w:val="24"/>
          <w:szCs w:val="24"/>
        </w:rPr>
        <w:t xml:space="preserve"> </w:t>
      </w:r>
      <w:proofErr w:type="gramStart"/>
      <w:r w:rsidR="00683852" w:rsidRPr="00683852">
        <w:rPr>
          <w:rFonts w:asciiTheme="majorHAnsi" w:hAnsiTheme="majorHAnsi" w:cs="Arial"/>
          <w:sz w:val="24"/>
          <w:szCs w:val="24"/>
          <w:lang w:val="en-US"/>
        </w:rPr>
        <w:t>Centre</w:t>
      </w:r>
      <w:proofErr w:type="gramEnd"/>
      <w:r w:rsidR="00683852" w:rsidRPr="00683852">
        <w:rPr>
          <w:rFonts w:asciiTheme="majorHAnsi" w:hAnsiTheme="majorHAnsi" w:cs="Arial"/>
          <w:sz w:val="24"/>
          <w:szCs w:val="24"/>
          <w:lang w:val="en-US"/>
        </w:rPr>
        <w:t xml:space="preserve"> for Ecology &amp; Conservation</w:t>
      </w:r>
    </w:p>
    <w:p w14:paraId="686B75EB" w14:textId="77777777" w:rsidR="00683852" w:rsidRPr="00683852" w:rsidRDefault="00683852" w:rsidP="00683852">
      <w:pPr>
        <w:pStyle w:val="PlainText"/>
        <w:rPr>
          <w:rFonts w:asciiTheme="majorHAnsi" w:hAnsiTheme="majorHAnsi" w:cs="Arial"/>
          <w:sz w:val="24"/>
          <w:szCs w:val="24"/>
          <w:lang w:val="en-US"/>
        </w:rPr>
      </w:pPr>
      <w:r w:rsidRPr="00683852">
        <w:rPr>
          <w:rFonts w:asciiTheme="majorHAnsi" w:hAnsiTheme="majorHAnsi" w:cs="Arial"/>
          <w:sz w:val="24"/>
          <w:szCs w:val="24"/>
          <w:lang w:val="en-US"/>
        </w:rPr>
        <w:t>College of Life &amp; Environmental Sciences</w:t>
      </w:r>
    </w:p>
    <w:p w14:paraId="7D97A3E4" w14:textId="77777777" w:rsidR="0019334C" w:rsidRDefault="0019334C" w:rsidP="00683852">
      <w:pPr>
        <w:pStyle w:val="PlainText"/>
        <w:rPr>
          <w:rFonts w:asciiTheme="majorHAnsi" w:hAnsiTheme="majorHAnsi" w:cs="Arial"/>
          <w:sz w:val="24"/>
          <w:szCs w:val="24"/>
          <w:lang w:val="en-US"/>
        </w:rPr>
      </w:pPr>
      <w:r w:rsidRPr="00683852">
        <w:rPr>
          <w:rFonts w:asciiTheme="majorHAnsi" w:hAnsiTheme="majorHAnsi" w:cs="Arial"/>
          <w:sz w:val="24"/>
          <w:szCs w:val="24"/>
          <w:lang w:val="en-US"/>
        </w:rPr>
        <w:t>University of Exeter</w:t>
      </w:r>
    </w:p>
    <w:p w14:paraId="3D7754C5" w14:textId="77777777" w:rsidR="00683852" w:rsidRPr="00683852" w:rsidRDefault="00683852" w:rsidP="00683852">
      <w:pPr>
        <w:widowControl w:val="0"/>
        <w:autoSpaceDE w:val="0"/>
        <w:autoSpaceDN w:val="0"/>
        <w:adjustRightInd w:val="0"/>
        <w:rPr>
          <w:rFonts w:asciiTheme="majorHAnsi" w:hAnsiTheme="majorHAnsi" w:cs="Tahoma"/>
          <w:lang w:val="en-US"/>
        </w:rPr>
      </w:pPr>
      <w:r w:rsidRPr="00683852">
        <w:rPr>
          <w:rFonts w:asciiTheme="majorHAnsi" w:hAnsiTheme="majorHAnsi" w:cs="Tahoma"/>
          <w:lang w:val="en-US"/>
        </w:rPr>
        <w:t>Penryn Campus, Cornwall</w:t>
      </w:r>
    </w:p>
    <w:p w14:paraId="25FBD59F" w14:textId="77777777" w:rsidR="00683852" w:rsidRPr="00683852" w:rsidRDefault="00683852" w:rsidP="00683852">
      <w:pPr>
        <w:pStyle w:val="PlainText"/>
        <w:rPr>
          <w:rFonts w:asciiTheme="majorHAnsi" w:hAnsiTheme="majorHAnsi" w:cs="Arial"/>
          <w:sz w:val="24"/>
          <w:szCs w:val="24"/>
          <w:lang w:val="en-US"/>
        </w:rPr>
      </w:pPr>
      <w:r w:rsidRPr="00683852">
        <w:rPr>
          <w:rFonts w:asciiTheme="majorHAnsi" w:hAnsiTheme="majorHAnsi" w:cs="Tahoma"/>
          <w:sz w:val="24"/>
          <w:szCs w:val="24"/>
          <w:lang w:val="en-US"/>
        </w:rPr>
        <w:t>TR10 9FE</w:t>
      </w:r>
    </w:p>
    <w:p w14:paraId="493EF640" w14:textId="77777777" w:rsidR="0019334C" w:rsidRPr="00683852" w:rsidRDefault="0019334C" w:rsidP="0019334C">
      <w:pPr>
        <w:pStyle w:val="PlainText"/>
        <w:rPr>
          <w:rFonts w:asciiTheme="majorHAnsi" w:hAnsiTheme="majorHAnsi" w:cs="Arial"/>
          <w:sz w:val="24"/>
          <w:szCs w:val="24"/>
        </w:rPr>
      </w:pPr>
      <w:r w:rsidRPr="00683852">
        <w:rPr>
          <w:rFonts w:asciiTheme="majorHAnsi" w:hAnsiTheme="majorHAnsi" w:cs="Arial"/>
          <w:sz w:val="24"/>
          <w:szCs w:val="24"/>
          <w:lang w:val="en-US"/>
        </w:rPr>
        <w:t>UK</w:t>
      </w:r>
    </w:p>
    <w:p w14:paraId="0F79C5A7" w14:textId="77777777" w:rsidR="0019334C" w:rsidRPr="00683852" w:rsidRDefault="0019334C" w:rsidP="0019334C">
      <w:pPr>
        <w:pStyle w:val="PlainText"/>
        <w:rPr>
          <w:rFonts w:asciiTheme="majorHAnsi" w:hAnsiTheme="majorHAnsi" w:cs="Arial"/>
          <w:sz w:val="24"/>
          <w:szCs w:val="24"/>
        </w:rPr>
      </w:pPr>
    </w:p>
    <w:p w14:paraId="4DA04752" w14:textId="77777777" w:rsidR="0019334C" w:rsidRPr="00683852" w:rsidRDefault="0019334C" w:rsidP="0019334C">
      <w:pPr>
        <w:pStyle w:val="PlainText"/>
        <w:rPr>
          <w:rFonts w:asciiTheme="majorHAnsi" w:hAnsiTheme="majorHAnsi" w:cs="Arial"/>
          <w:sz w:val="24"/>
          <w:szCs w:val="24"/>
        </w:rPr>
      </w:pPr>
    </w:p>
    <w:p w14:paraId="18DD02B6" w14:textId="77777777" w:rsidR="0019334C" w:rsidRPr="00683852" w:rsidRDefault="0019334C" w:rsidP="0019334C">
      <w:pPr>
        <w:pStyle w:val="PlainText"/>
        <w:rPr>
          <w:rFonts w:asciiTheme="majorHAnsi" w:hAnsiTheme="majorHAnsi" w:cs="Arial"/>
          <w:sz w:val="24"/>
          <w:szCs w:val="24"/>
        </w:rPr>
      </w:pPr>
      <w:r w:rsidRPr="00683852">
        <w:rPr>
          <w:rFonts w:asciiTheme="majorHAnsi" w:hAnsiTheme="majorHAnsi" w:cs="Arial"/>
          <w:sz w:val="24"/>
          <w:szCs w:val="24"/>
        </w:rPr>
        <w:t xml:space="preserve">* Corresponding author - Christopher Opie, Department of Anthropology, University College London, 14 </w:t>
      </w:r>
      <w:proofErr w:type="spellStart"/>
      <w:r w:rsidRPr="00683852">
        <w:rPr>
          <w:rFonts w:asciiTheme="majorHAnsi" w:hAnsiTheme="majorHAnsi" w:cs="Arial"/>
          <w:sz w:val="24"/>
          <w:szCs w:val="24"/>
        </w:rPr>
        <w:t>Taviton</w:t>
      </w:r>
      <w:proofErr w:type="spellEnd"/>
      <w:r w:rsidRPr="00683852">
        <w:rPr>
          <w:rFonts w:asciiTheme="majorHAnsi" w:hAnsiTheme="majorHAnsi" w:cs="Arial"/>
          <w:sz w:val="24"/>
          <w:szCs w:val="24"/>
        </w:rPr>
        <w:t xml:space="preserve"> Street, London, WC1H 0BW, UK. Tel: +44 (0)7949 556768, email: kit.opie@ucl.ac.uk </w:t>
      </w:r>
    </w:p>
    <w:p w14:paraId="71BDC580" w14:textId="77777777" w:rsidR="0019334C" w:rsidRDefault="0019334C" w:rsidP="0019334C">
      <w:pPr>
        <w:rPr>
          <w:rFonts w:asciiTheme="majorHAnsi" w:hAnsiTheme="majorHAnsi"/>
        </w:rPr>
      </w:pPr>
    </w:p>
    <w:p w14:paraId="184EA0FC" w14:textId="5FBE8DA7" w:rsidR="00C275F8" w:rsidRPr="00683852" w:rsidRDefault="00C275F8" w:rsidP="0019334C">
      <w:pPr>
        <w:rPr>
          <w:rFonts w:asciiTheme="majorHAnsi" w:hAnsiTheme="majorHAnsi"/>
        </w:rPr>
      </w:pPr>
      <w:r>
        <w:rPr>
          <w:rFonts w:asciiTheme="majorHAnsi" w:hAnsiTheme="majorHAnsi"/>
        </w:rPr>
        <w:t>Key words:</w:t>
      </w:r>
      <w:r w:rsidR="00C20FC2">
        <w:rPr>
          <w:rFonts w:asciiTheme="majorHAnsi" w:hAnsiTheme="majorHAnsi"/>
        </w:rPr>
        <w:t xml:space="preserve"> K</w:t>
      </w:r>
      <w:r>
        <w:rPr>
          <w:rFonts w:asciiTheme="majorHAnsi" w:hAnsiTheme="majorHAnsi"/>
        </w:rPr>
        <w:t xml:space="preserve">inship, Bantu, Neolithic, </w:t>
      </w:r>
      <w:r w:rsidR="00C20FC2">
        <w:rPr>
          <w:rFonts w:asciiTheme="majorHAnsi" w:hAnsiTheme="majorHAnsi"/>
        </w:rPr>
        <w:t xml:space="preserve">phylogenetics, </w:t>
      </w:r>
      <w:r>
        <w:rPr>
          <w:rFonts w:asciiTheme="majorHAnsi" w:hAnsiTheme="majorHAnsi"/>
        </w:rPr>
        <w:t>Bayesian, inheritance</w:t>
      </w:r>
      <w:r w:rsidR="005D51DD">
        <w:rPr>
          <w:rFonts w:asciiTheme="majorHAnsi" w:hAnsiTheme="majorHAnsi"/>
        </w:rPr>
        <w:t>, residence</w:t>
      </w:r>
      <w:r>
        <w:rPr>
          <w:rFonts w:asciiTheme="majorHAnsi" w:hAnsiTheme="majorHAnsi"/>
        </w:rPr>
        <w:t>.</w:t>
      </w:r>
    </w:p>
    <w:p w14:paraId="1B82A32A" w14:textId="77777777" w:rsidR="0019334C" w:rsidRPr="00683852" w:rsidRDefault="0019334C">
      <w:pPr>
        <w:rPr>
          <w:rFonts w:asciiTheme="majorHAnsi" w:eastAsia="ヒラギノ角ゴ Pro W3" w:hAnsiTheme="majorHAnsi" w:cs="Times New Roman"/>
          <w:color w:val="000000"/>
          <w:szCs w:val="20"/>
        </w:rPr>
      </w:pPr>
      <w:r w:rsidRPr="00683852">
        <w:rPr>
          <w:rFonts w:asciiTheme="majorHAnsi" w:hAnsiTheme="majorHAnsi"/>
        </w:rPr>
        <w:br w:type="page"/>
      </w:r>
    </w:p>
    <w:p w14:paraId="7DBA3DE6" w14:textId="77777777" w:rsidR="00722E65" w:rsidRPr="00683852" w:rsidRDefault="00722E65" w:rsidP="00722E65">
      <w:pPr>
        <w:pStyle w:val="Heading2"/>
      </w:pPr>
      <w:r w:rsidRPr="00683852">
        <w:lastRenderedPageBreak/>
        <w:t>Abstract</w:t>
      </w:r>
    </w:p>
    <w:p w14:paraId="6CE590DF" w14:textId="7283CEA3" w:rsidR="00722E65" w:rsidRPr="00683852" w:rsidRDefault="00A25DC6" w:rsidP="00455EDF">
      <w:pPr>
        <w:pStyle w:val="Body1"/>
      </w:pPr>
      <w:r w:rsidRPr="00683852">
        <w:t xml:space="preserve">Kinship </w:t>
      </w:r>
      <w:r w:rsidR="00BA0AE2" w:rsidRPr="00683852">
        <w:t xml:space="preserve">provides </w:t>
      </w:r>
      <w:r w:rsidRPr="00683852">
        <w:t xml:space="preserve">the </w:t>
      </w:r>
      <w:r w:rsidR="00B57F9D" w:rsidRPr="00683852">
        <w:t>fundamental</w:t>
      </w:r>
      <w:r w:rsidRPr="00683852">
        <w:t xml:space="preserve"> structure </w:t>
      </w:r>
      <w:r w:rsidR="00BA0AE2" w:rsidRPr="00683852">
        <w:t xml:space="preserve">of </w:t>
      </w:r>
      <w:r w:rsidRPr="00683852">
        <w:t>human society</w:t>
      </w:r>
      <w:r w:rsidR="00F94F93" w:rsidRPr="00683852">
        <w:t>: d</w:t>
      </w:r>
      <w:r w:rsidR="00751EA8" w:rsidRPr="00683852">
        <w:t xml:space="preserve">escent determines the inheritance pattern between generations, while residence </w:t>
      </w:r>
      <w:r w:rsidR="00C7484A">
        <w:t>rules govern</w:t>
      </w:r>
      <w:r w:rsidR="006C3162" w:rsidRPr="00683852">
        <w:t xml:space="preserve"> </w:t>
      </w:r>
      <w:r w:rsidR="00C7484A">
        <w:t>the location</w:t>
      </w:r>
      <w:r w:rsidR="00F94F93" w:rsidRPr="00683852">
        <w:t xml:space="preserve"> a couple </w:t>
      </w:r>
      <w:r w:rsidR="00C7484A">
        <w:t>moves to</w:t>
      </w:r>
      <w:r w:rsidR="00F94F93" w:rsidRPr="00683852">
        <w:t xml:space="preserve"> after they marry. In turn, d</w:t>
      </w:r>
      <w:r w:rsidR="00D26028" w:rsidRPr="00683852">
        <w:t>escent and residence patterns determ</w:t>
      </w:r>
      <w:r w:rsidR="00F94F93" w:rsidRPr="00683852">
        <w:t>ine</w:t>
      </w:r>
      <w:r w:rsidR="00D26028" w:rsidRPr="00683852">
        <w:t xml:space="preserve"> other </w:t>
      </w:r>
      <w:r w:rsidR="00DF5371" w:rsidRPr="00683852">
        <w:t xml:space="preserve">key </w:t>
      </w:r>
      <w:r w:rsidR="006D71B6" w:rsidRPr="00683852">
        <w:t xml:space="preserve">relationships </w:t>
      </w:r>
      <w:r w:rsidR="00D26028" w:rsidRPr="00683852">
        <w:t xml:space="preserve">such as </w:t>
      </w:r>
      <w:r w:rsidR="00B57F9D" w:rsidRPr="00683852">
        <w:t>alliance</w:t>
      </w:r>
      <w:r w:rsidR="00DF5371" w:rsidRPr="00683852">
        <w:t>, trade</w:t>
      </w:r>
      <w:r w:rsidR="00D26028" w:rsidRPr="00683852">
        <w:t xml:space="preserve"> and marriage partners. Hunter-gatherer kinship</w:t>
      </w:r>
      <w:r w:rsidR="00BA0AE2" w:rsidRPr="00683852">
        <w:t xml:space="preserve"> </w:t>
      </w:r>
      <w:r w:rsidR="006D71B6" w:rsidRPr="00683852">
        <w:t>patterns</w:t>
      </w:r>
      <w:r w:rsidR="00D26028" w:rsidRPr="00683852">
        <w:t xml:space="preserve"> </w:t>
      </w:r>
      <w:r w:rsidR="00BA0AE2" w:rsidRPr="00683852">
        <w:t xml:space="preserve">are </w:t>
      </w:r>
      <w:r w:rsidR="00D26028" w:rsidRPr="00683852">
        <w:t xml:space="preserve">viewed as flexible, </w:t>
      </w:r>
      <w:r w:rsidR="00F94F93" w:rsidRPr="00683852">
        <w:t>while</w:t>
      </w:r>
      <w:r w:rsidR="006D71B6" w:rsidRPr="00683852">
        <w:t xml:space="preserve"> </w:t>
      </w:r>
      <w:r w:rsidR="00D26028" w:rsidRPr="00683852">
        <w:t>agricultural societies</w:t>
      </w:r>
      <w:r w:rsidR="006D71B6" w:rsidRPr="00683852">
        <w:t xml:space="preserve"> are thought to have</w:t>
      </w:r>
      <w:r w:rsidR="00D26028" w:rsidRPr="00683852">
        <w:t xml:space="preserve"> </w:t>
      </w:r>
      <w:r w:rsidR="00184229" w:rsidRPr="00683852">
        <w:t>developed</w:t>
      </w:r>
      <w:r w:rsidR="00D26028" w:rsidRPr="00683852">
        <w:t xml:space="preserve"> </w:t>
      </w:r>
      <w:r w:rsidR="00DF5371" w:rsidRPr="00683852">
        <w:t xml:space="preserve">much </w:t>
      </w:r>
      <w:r w:rsidR="00D26028" w:rsidRPr="00683852">
        <w:t>more stable kinship patterns</w:t>
      </w:r>
      <w:r w:rsidR="006D71B6" w:rsidRPr="00683852">
        <w:t xml:space="preserve"> as they expanded during the Holocene</w:t>
      </w:r>
      <w:r w:rsidR="00D26028" w:rsidRPr="00683852">
        <w:t xml:space="preserve">. </w:t>
      </w:r>
      <w:r w:rsidR="000273F5" w:rsidRPr="00683852">
        <w:t xml:space="preserve"> </w:t>
      </w:r>
      <w:r w:rsidR="006D71B6" w:rsidRPr="00683852">
        <w:t>Among the Bantu farmers of sub-</w:t>
      </w:r>
      <w:r w:rsidR="00F94F93" w:rsidRPr="00683852">
        <w:t>Saharan</w:t>
      </w:r>
      <w:r w:rsidR="006D71B6" w:rsidRPr="00683852">
        <w:t xml:space="preserve"> Africa,</w:t>
      </w:r>
      <w:r w:rsidR="00184229" w:rsidRPr="00683852">
        <w:t xml:space="preserve"> the </w:t>
      </w:r>
      <w:r w:rsidR="006D71B6" w:rsidRPr="00683852">
        <w:t xml:space="preserve">ancestral </w:t>
      </w:r>
      <w:r w:rsidR="00DF5371" w:rsidRPr="00683852">
        <w:t xml:space="preserve">kinship patterns </w:t>
      </w:r>
      <w:r w:rsidR="006D71B6" w:rsidRPr="00683852">
        <w:t>present at the beginning of the expansion</w:t>
      </w:r>
      <w:r w:rsidR="00DF5371" w:rsidRPr="00683852">
        <w:t xml:space="preserve"> are hotly contested</w:t>
      </w:r>
      <w:r w:rsidR="006D71B6" w:rsidRPr="00683852">
        <w:t>,</w:t>
      </w:r>
      <w:r w:rsidR="000273F5" w:rsidRPr="00683852">
        <w:t xml:space="preserve"> </w:t>
      </w:r>
      <w:r w:rsidR="00DF5371" w:rsidRPr="00683852">
        <w:t xml:space="preserve">with some arguing for </w:t>
      </w:r>
      <w:r w:rsidR="000273F5" w:rsidRPr="00683852">
        <w:t xml:space="preserve">matrilineal </w:t>
      </w:r>
      <w:r w:rsidR="00DF5371" w:rsidRPr="00683852">
        <w:t>and matrilocal</w:t>
      </w:r>
      <w:r w:rsidR="00B57F9D" w:rsidRPr="00683852">
        <w:t xml:space="preserve"> patterns</w:t>
      </w:r>
      <w:r w:rsidR="00DF5371" w:rsidRPr="00683852">
        <w:t xml:space="preserve">, while others </w:t>
      </w:r>
      <w:r w:rsidR="006D71B6" w:rsidRPr="00683852">
        <w:t xml:space="preserve">maintain </w:t>
      </w:r>
      <w:r w:rsidR="00B57F9D" w:rsidRPr="00683852">
        <w:t xml:space="preserve">that </w:t>
      </w:r>
      <w:r w:rsidR="000273F5" w:rsidRPr="00683852">
        <w:t xml:space="preserve">any kind of lineality or sex-biased dispersal </w:t>
      </w:r>
      <w:r w:rsidR="004E48B7" w:rsidRPr="00683852">
        <w:t xml:space="preserve">only </w:t>
      </w:r>
      <w:r w:rsidR="000273F5" w:rsidRPr="00683852">
        <w:t>emerged</w:t>
      </w:r>
      <w:r w:rsidR="00DF5371" w:rsidRPr="00683852">
        <w:t xml:space="preserve"> much later</w:t>
      </w:r>
      <w:r w:rsidR="000273F5" w:rsidRPr="00683852">
        <w:t xml:space="preserve">. </w:t>
      </w:r>
      <w:r w:rsidR="00D26028" w:rsidRPr="00683852">
        <w:t xml:space="preserve">Here we use Bayesian phylogenetic methods to </w:t>
      </w:r>
      <w:r w:rsidR="00B92B16" w:rsidRPr="00683852">
        <w:t xml:space="preserve">uncover </w:t>
      </w:r>
      <w:r w:rsidR="00D26028" w:rsidRPr="00683852">
        <w:t xml:space="preserve">the history of </w:t>
      </w:r>
      <w:r w:rsidR="00863F03" w:rsidRPr="00683852">
        <w:t xml:space="preserve">Bantu </w:t>
      </w:r>
      <w:r w:rsidR="00D26028" w:rsidRPr="00683852">
        <w:t>kinship patterns and trace the interplay between descent and residence</w:t>
      </w:r>
      <w:r w:rsidR="00B92B16" w:rsidRPr="00683852">
        <w:t xml:space="preserve"> systems</w:t>
      </w:r>
      <w:r w:rsidR="00D26028" w:rsidRPr="00683852">
        <w:t xml:space="preserve">. The results suggest </w:t>
      </w:r>
      <w:r w:rsidR="005220BB" w:rsidRPr="00683852">
        <w:t xml:space="preserve">a number of switches in both descent and residence </w:t>
      </w:r>
      <w:r w:rsidR="00C1220E" w:rsidRPr="00683852">
        <w:t>patterns as</w:t>
      </w:r>
      <w:r w:rsidR="005220BB" w:rsidRPr="00683852">
        <w:t xml:space="preserve"> Bantu </w:t>
      </w:r>
      <w:r w:rsidR="00C7484A">
        <w:t>farming</w:t>
      </w:r>
      <w:r w:rsidR="005220BB" w:rsidRPr="00683852">
        <w:t xml:space="preserve"> </w:t>
      </w:r>
      <w:r w:rsidR="005D51DD">
        <w:t>spread</w:t>
      </w:r>
      <w:r w:rsidR="000273F5" w:rsidRPr="00683852">
        <w:t>, but that the first Bantu</w:t>
      </w:r>
      <w:r w:rsidR="00DF5371" w:rsidRPr="00683852">
        <w:t xml:space="preserve"> populations</w:t>
      </w:r>
      <w:r w:rsidR="000273F5" w:rsidRPr="00683852">
        <w:t xml:space="preserve"> were patrilocal with patrilineal descent</w:t>
      </w:r>
      <w:r w:rsidR="005220BB" w:rsidRPr="00683852">
        <w:t>.</w:t>
      </w:r>
      <w:r w:rsidR="007B5246" w:rsidRPr="00683852">
        <w:t xml:space="preserve"> Across the phyloge</w:t>
      </w:r>
      <w:r w:rsidR="00CD06D9">
        <w:t>ny, a change in descent triggered</w:t>
      </w:r>
      <w:r w:rsidR="007B5246" w:rsidRPr="00683852">
        <w:t xml:space="preserve"> a switch away from </w:t>
      </w:r>
      <w:proofErr w:type="spellStart"/>
      <w:r w:rsidR="007B5246" w:rsidRPr="00683852">
        <w:t>patrifocal</w:t>
      </w:r>
      <w:proofErr w:type="spellEnd"/>
      <w:r w:rsidR="007B5246" w:rsidRPr="00683852">
        <w:t xml:space="preserve"> kinship, whil</w:t>
      </w:r>
      <w:r w:rsidR="00CD06D9">
        <w:t>e a change in residence triggered</w:t>
      </w:r>
      <w:r w:rsidR="007B5246" w:rsidRPr="00683852">
        <w:t xml:space="preserve"> a switch back from </w:t>
      </w:r>
      <w:proofErr w:type="spellStart"/>
      <w:r w:rsidR="007B5246" w:rsidRPr="00683852">
        <w:t>matrifocal</w:t>
      </w:r>
      <w:proofErr w:type="spellEnd"/>
      <w:r w:rsidR="007B5246" w:rsidRPr="00683852">
        <w:t xml:space="preserve"> kinship.</w:t>
      </w:r>
      <w:r w:rsidR="005220BB" w:rsidRPr="00683852">
        <w:t xml:space="preserve"> These results</w:t>
      </w:r>
      <w:r w:rsidR="00FF3570">
        <w:t xml:space="preserve"> challenge ‘</w:t>
      </w:r>
      <w:r w:rsidR="00B64499">
        <w:t>M</w:t>
      </w:r>
      <w:r w:rsidR="00FF3570">
        <w:t xml:space="preserve">ain </w:t>
      </w:r>
      <w:r w:rsidR="00B64499">
        <w:t>Sequence T</w:t>
      </w:r>
      <w:r w:rsidR="00FF3570">
        <w:t xml:space="preserve">heory’, which maintains that </w:t>
      </w:r>
      <w:r w:rsidR="00C7484A">
        <w:t xml:space="preserve">changes in </w:t>
      </w:r>
      <w:r w:rsidR="00FF3570">
        <w:t xml:space="preserve">residence </w:t>
      </w:r>
      <w:r w:rsidR="00C7484A">
        <w:t>rules precede change in</w:t>
      </w:r>
      <w:r w:rsidR="00FF3570">
        <w:t xml:space="preserve"> other social structures.</w:t>
      </w:r>
      <w:r w:rsidR="005220BB" w:rsidRPr="00683852">
        <w:t xml:space="preserve"> </w:t>
      </w:r>
      <w:r w:rsidR="00FF3570">
        <w:t xml:space="preserve">We also </w:t>
      </w:r>
      <w:r w:rsidR="00305252">
        <w:t>indicate</w:t>
      </w:r>
      <w:r w:rsidR="00305252" w:rsidRPr="00683852">
        <w:t xml:space="preserve"> </w:t>
      </w:r>
      <w:r w:rsidR="00704BF7" w:rsidRPr="00683852">
        <w:t xml:space="preserve">the trajectory </w:t>
      </w:r>
      <w:r w:rsidR="00310EB1" w:rsidRPr="00683852">
        <w:t>of kinship change</w:t>
      </w:r>
      <w:r w:rsidR="00704BF7" w:rsidRPr="00683852">
        <w:t>,</w:t>
      </w:r>
      <w:r w:rsidR="00310EB1" w:rsidRPr="00683852">
        <w:t xml:space="preserve"> </w:t>
      </w:r>
      <w:r w:rsidR="005220BB" w:rsidRPr="00683852">
        <w:t>shed</w:t>
      </w:r>
      <w:r w:rsidR="00310EB1" w:rsidRPr="00683852">
        <w:t>ding</w:t>
      </w:r>
      <w:r w:rsidR="001745F8" w:rsidRPr="00683852">
        <w:t xml:space="preserve"> </w:t>
      </w:r>
      <w:r w:rsidR="00CD06D9">
        <w:t xml:space="preserve">new </w:t>
      </w:r>
      <w:r w:rsidR="005220BB" w:rsidRPr="00683852">
        <w:t xml:space="preserve">light on how </w:t>
      </w:r>
      <w:r w:rsidR="003F7E18" w:rsidRPr="00683852">
        <w:t>th</w:t>
      </w:r>
      <w:r w:rsidR="003F7E18">
        <w:t>is</w:t>
      </w:r>
      <w:r w:rsidR="003F7E18" w:rsidRPr="00683852">
        <w:t xml:space="preserve"> </w:t>
      </w:r>
      <w:r w:rsidR="007433CE" w:rsidRPr="00683852">
        <w:t xml:space="preserve">fundamental structure of </w:t>
      </w:r>
      <w:r w:rsidR="005D51DD">
        <w:t>society</w:t>
      </w:r>
      <w:r w:rsidR="00C1220E" w:rsidRPr="00683852">
        <w:t xml:space="preserve"> </w:t>
      </w:r>
      <w:r w:rsidR="008F4D9C" w:rsidRPr="00683852">
        <w:t>developed</w:t>
      </w:r>
      <w:r w:rsidR="00704BF7" w:rsidRPr="00683852">
        <w:t xml:space="preserve"> </w:t>
      </w:r>
      <w:r w:rsidR="00FF3570">
        <w:t>as</w:t>
      </w:r>
      <w:r w:rsidR="00787122" w:rsidRPr="00683852">
        <w:t xml:space="preserve"> </w:t>
      </w:r>
      <w:r w:rsidR="000D5526" w:rsidRPr="00683852">
        <w:t xml:space="preserve">farming </w:t>
      </w:r>
      <w:r w:rsidR="00FF3570" w:rsidRPr="00683852">
        <w:t xml:space="preserve">spread </w:t>
      </w:r>
      <w:r w:rsidR="005220BB" w:rsidRPr="00683852">
        <w:t xml:space="preserve">across the globe </w:t>
      </w:r>
      <w:r w:rsidR="00FF3570">
        <w:t>during</w:t>
      </w:r>
      <w:r w:rsidR="005220BB" w:rsidRPr="00683852">
        <w:t xml:space="preserve"> the Neolithic.</w:t>
      </w:r>
      <w:r w:rsidR="00FF3570">
        <w:t xml:space="preserve"> </w:t>
      </w:r>
      <w:r w:rsidR="00722E65" w:rsidRPr="00683852">
        <w:br w:type="page"/>
      </w:r>
    </w:p>
    <w:p w14:paraId="3DF39FA4" w14:textId="77777777" w:rsidR="00C275F8" w:rsidRPr="00C275F8" w:rsidRDefault="00C275F8" w:rsidP="0084724E">
      <w:pPr>
        <w:pStyle w:val="Heading2"/>
      </w:pPr>
      <w:r w:rsidRPr="0084724E">
        <w:lastRenderedPageBreak/>
        <w:t>Significance Statement</w:t>
      </w:r>
    </w:p>
    <w:p w14:paraId="46402E52" w14:textId="40F55792" w:rsidR="00C275F8" w:rsidRPr="0084724E" w:rsidRDefault="00D7560F" w:rsidP="0084724E">
      <w:pPr>
        <w:pStyle w:val="Body1"/>
      </w:pPr>
      <w:r>
        <w:t xml:space="preserve">The agricultural revolution had a dramatic effect </w:t>
      </w:r>
      <w:r w:rsidR="00AA4F35">
        <w:t>on all aspects of human society</w:t>
      </w:r>
      <w:r>
        <w:t xml:space="preserve">, </w:t>
      </w:r>
      <w:r w:rsidR="00A96E02">
        <w:t xml:space="preserve">but </w:t>
      </w:r>
      <w:r>
        <w:t xml:space="preserve">piecing together </w:t>
      </w:r>
      <w:r w:rsidR="00272CF1">
        <w:t>how</w:t>
      </w:r>
      <w:r>
        <w:t xml:space="preserve"> humans lived as they spread farming practices worldwide remains </w:t>
      </w:r>
      <w:r w:rsidR="00AB55F6">
        <w:t>difficult</w:t>
      </w:r>
      <w:r>
        <w:t>. In particular</w:t>
      </w:r>
      <w:r w:rsidR="00AA4F35">
        <w:t xml:space="preserve">, the fundamental structures of human society, namely the way that property is inherited and the rules governing post-marriage residence, </w:t>
      </w:r>
      <w:r w:rsidR="00A96E02">
        <w:t xml:space="preserve">do not leave a clear trace in the archaeological record and therefore </w:t>
      </w:r>
      <w:r w:rsidR="00AA4F35">
        <w:t xml:space="preserve">have been largely intractable. However, the recent availability of phylogenetic </w:t>
      </w:r>
      <w:r w:rsidR="00D97B4B">
        <w:t xml:space="preserve">language trees </w:t>
      </w:r>
      <w:r w:rsidR="00AA4F35">
        <w:t xml:space="preserve">coupled with new Bayesian statistical techniques </w:t>
      </w:r>
      <w:r w:rsidR="00AB55F6">
        <w:t>makes</w:t>
      </w:r>
      <w:r w:rsidR="00AA4F35">
        <w:t xml:space="preserve"> it possible </w:t>
      </w:r>
      <w:r w:rsidR="00D97B4B">
        <w:t>to</w:t>
      </w:r>
      <w:r w:rsidR="00AA4F35">
        <w:t xml:space="preserve"> reconstruct the ancestral state of Bantu kinship and </w:t>
      </w:r>
      <w:r w:rsidR="00AB55F6">
        <w:t xml:space="preserve">reveals </w:t>
      </w:r>
      <w:r w:rsidR="00AA4F35">
        <w:t>that inheritance and residence rules co-evolved as farming spread throughout sub-Saharan Africa.</w:t>
      </w:r>
      <w:r w:rsidR="00D97B4B">
        <w:t xml:space="preserve"> Our results question current theory suggesting that residence</w:t>
      </w:r>
      <w:r w:rsidR="008270B6">
        <w:t xml:space="preserve"> rules</w:t>
      </w:r>
      <w:r w:rsidR="00D97B4B">
        <w:t xml:space="preserve"> </w:t>
      </w:r>
      <w:r w:rsidR="008270B6">
        <w:t>are</w:t>
      </w:r>
      <w:r w:rsidR="00D97B4B">
        <w:t xml:space="preserve"> the primary driver of all other human social structures.</w:t>
      </w:r>
    </w:p>
    <w:p w14:paraId="273DCE2A" w14:textId="77777777" w:rsidR="00C275F8" w:rsidRPr="0084724E" w:rsidRDefault="00C275F8" w:rsidP="0084724E">
      <w:pPr>
        <w:pStyle w:val="Body1"/>
      </w:pPr>
    </w:p>
    <w:p w14:paraId="091AFAF3" w14:textId="77777777" w:rsidR="00C275F8" w:rsidRPr="00C275F8" w:rsidRDefault="00C275F8">
      <w:pPr>
        <w:rPr>
          <w:rFonts w:asciiTheme="majorHAnsi" w:eastAsia="ヒラギノ角ゴ Pro W3" w:hAnsiTheme="majorHAnsi" w:cs="Times New Roman"/>
          <w:color w:val="000000"/>
          <w:szCs w:val="20"/>
        </w:rPr>
      </w:pPr>
      <w:r w:rsidRPr="00C275F8">
        <w:rPr>
          <w:rFonts w:asciiTheme="majorHAnsi" w:hAnsiTheme="majorHAnsi"/>
        </w:rPr>
        <w:br w:type="page"/>
      </w:r>
    </w:p>
    <w:p w14:paraId="6B1A0003" w14:textId="77777777" w:rsidR="00424312" w:rsidRPr="00683852" w:rsidRDefault="00424312" w:rsidP="00424312">
      <w:pPr>
        <w:pStyle w:val="Body1"/>
      </w:pPr>
      <w:r w:rsidRPr="00683852">
        <w:lastRenderedPageBreak/>
        <w:t xml:space="preserve">\body </w:t>
      </w:r>
    </w:p>
    <w:p w14:paraId="5F7F54B8" w14:textId="77777777" w:rsidR="009B1FA8" w:rsidRPr="00683852" w:rsidRDefault="00722E65" w:rsidP="00C02C7B">
      <w:pPr>
        <w:pStyle w:val="Heading2"/>
      </w:pPr>
      <w:r w:rsidRPr="00683852">
        <w:t>Introduction</w:t>
      </w:r>
    </w:p>
    <w:p w14:paraId="32E20AC2" w14:textId="484EA7CA" w:rsidR="002664E7" w:rsidRPr="00683852" w:rsidRDefault="00D520B9" w:rsidP="0014036C">
      <w:pPr>
        <w:pStyle w:val="Body1"/>
      </w:pPr>
      <w:r w:rsidRPr="00683852">
        <w:t xml:space="preserve">Kinship </w:t>
      </w:r>
      <w:r w:rsidR="00DA3E86">
        <w:t>is</w:t>
      </w:r>
      <w:r w:rsidRPr="00683852">
        <w:t xml:space="preserve"> the </w:t>
      </w:r>
      <w:r w:rsidR="00DA3E86">
        <w:t>key</w:t>
      </w:r>
      <w:r w:rsidRPr="00683852">
        <w:t xml:space="preserve"> structure </w:t>
      </w:r>
      <w:r w:rsidR="00DA3E86">
        <w:t>underlying</w:t>
      </w:r>
      <w:r w:rsidRPr="00683852">
        <w:t xml:space="preserve"> human society: descent determines how wealth, land and position are inherited across generations, while residence describes the rules governing where a couple should move to </w:t>
      </w:r>
      <w:r w:rsidR="008F4D9C" w:rsidRPr="00683852">
        <w:t>once</w:t>
      </w:r>
      <w:r w:rsidRPr="00683852">
        <w:t xml:space="preserve"> they </w:t>
      </w:r>
      <w:r w:rsidR="008F4D9C" w:rsidRPr="00683852">
        <w:t>are married</w:t>
      </w:r>
      <w:r w:rsidR="0084724E">
        <w:t xml:space="preserve"> </w:t>
      </w:r>
      <w:r w:rsidR="004A1E14">
        <w:fldChar w:fldCharType="begin"/>
      </w:r>
      <w:r w:rsidR="007D72BB">
        <w:instrText xml:space="preserve"> ADDIN EN.CITE &lt;EndNote&gt;&lt;Cite&gt;&lt;Author&gt;Parkin&lt;/Author&gt;&lt;Year&gt;1997&lt;/Year&gt;&lt;RecNum&gt;1074&lt;/RecNum&gt;&lt;DisplayText&gt;(1)&lt;/DisplayText&gt;&lt;record&gt;&lt;rec-number&gt;1074&lt;/rec-number&gt;&lt;foreign-keys&gt;&lt;key app="EN" db-id="pss0szexm5dpryew02rv525v5eae9sazesrr" timestamp="1330077540"&gt;1074&lt;/key&gt;&lt;key app="ENWeb" db-id="SgGInwrtqgYAAGEOoNk"&gt;768&lt;/key&gt;&lt;/foreign-keys&gt;&lt;ref-type name="Book"&gt;6&lt;/ref-type&gt;&lt;contributors&gt;&lt;authors&gt;&lt;author&gt;Parkin, Robert&lt;/author&gt;&lt;/authors&gt;&lt;/contributors&gt;&lt;titles&gt;&lt;title&gt;Kinship: An Introduction to Basic Concepts&lt;/title&gt;&lt;/titles&gt;&lt;dates&gt;&lt;year&gt;1997&lt;/year&gt;&lt;/dates&gt;&lt;pub-location&gt;Oxford&lt;/pub-location&gt;&lt;publisher&gt;Blackwell&lt;/publisher&gt;&lt;urls&gt;&lt;/urls&gt;&lt;/record&gt;&lt;/Cite&gt;&lt;/EndNote&gt;</w:instrText>
      </w:r>
      <w:r w:rsidR="004A1E14">
        <w:fldChar w:fldCharType="separate"/>
      </w:r>
      <w:r w:rsidR="007D72BB">
        <w:rPr>
          <w:noProof/>
        </w:rPr>
        <w:t>(1)</w:t>
      </w:r>
      <w:r w:rsidR="004A1E14">
        <w:fldChar w:fldCharType="end"/>
      </w:r>
      <w:r w:rsidRPr="00683852">
        <w:t xml:space="preserve">. In turn, descent and residence patterns determine other key relationships within society </w:t>
      </w:r>
      <w:r w:rsidR="00DA3E86">
        <w:t>such as</w:t>
      </w:r>
      <w:r w:rsidRPr="00683852">
        <w:t xml:space="preserve"> alliance, trade and marriage partners</w:t>
      </w:r>
      <w:r w:rsidR="00305252">
        <w:t xml:space="preserve"> </w:t>
      </w:r>
      <w:r w:rsidR="004A1E14">
        <w:fldChar w:fldCharType="begin">
          <w:fldData xml:space="preserve">PEVuZE5vdGU+PENpdGU+PEF1dGhvcj5NdXJkb2NrPC9BdXRob3I+PFllYXI+MTk0OTwvWWVhcj48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</w:fldData>
        </w:fldChar>
      </w:r>
      <w:r w:rsidR="00A97727">
        <w:instrText xml:space="preserve"> ADDIN EN.CITE </w:instrText>
      </w:r>
      <w:r w:rsidR="00A97727">
        <w:fldChar w:fldCharType="begin">
          <w:fldData xml:space="preserve">PEVuZE5vdGU+PENpdGU+PEF1dGhvcj5NdXJkb2NrPC9BdXRob3I+PFllYXI+MTk0OTwvWWVhcj48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</w:fldData>
        </w:fldChar>
      </w:r>
      <w:r w:rsidR="00A97727">
        <w:instrText xml:space="preserve"> ADDIN EN.CITE.DATA </w:instrText>
      </w:r>
      <w:r w:rsidR="00A97727">
        <w:fldChar w:fldCharType="end"/>
      </w:r>
      <w:r w:rsidR="004A1E14">
        <w:fldChar w:fldCharType="separate"/>
      </w:r>
      <w:r w:rsidR="007D72BB">
        <w:rPr>
          <w:noProof/>
        </w:rPr>
        <w:t>(2)</w:t>
      </w:r>
      <w:r w:rsidR="004A1E14">
        <w:fldChar w:fldCharType="end"/>
      </w:r>
      <w:r w:rsidRPr="00683852">
        <w:t xml:space="preserve">. </w:t>
      </w:r>
      <w:r w:rsidR="001922C3" w:rsidRPr="00683852">
        <w:t>C</w:t>
      </w:r>
      <w:r w:rsidR="003F4B77" w:rsidRPr="00683852">
        <w:t xml:space="preserve">ontemporary hunter-gatherer societies, </w:t>
      </w:r>
      <w:r w:rsidR="003F7E18">
        <w:t xml:space="preserve">which are often </w:t>
      </w:r>
      <w:r w:rsidR="001922C3" w:rsidRPr="00683852">
        <w:t>considered</w:t>
      </w:r>
      <w:r w:rsidR="003F4B77" w:rsidRPr="00683852">
        <w:t xml:space="preserve"> a model for pre-agricultural human societies, are predominantly bilateral, tracing descent through both lines, and multi-local</w:t>
      </w:r>
      <w:r w:rsidRPr="00683852">
        <w:t>, with each couple choosing where to live</w:t>
      </w:r>
      <w:r w:rsidR="00AE2FEF" w:rsidRPr="00683852">
        <w:t xml:space="preserve"> </w:t>
      </w:r>
      <w:r w:rsidR="004A1E14">
        <w:fldChar w:fldCharType="begin">
          <w:fldData xml:space="preserve">PEVuZE5vdGU+PENpdGU+PEF1dGhvcj5IaWxsPC9BdXRob3I+PFllYXI+MjAxMTwvWWVhcj48UmVj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</w:fldData>
        </w:fldChar>
      </w:r>
      <w:r w:rsidR="00A97727">
        <w:instrText xml:space="preserve"> ADDIN EN.CITE </w:instrText>
      </w:r>
      <w:r w:rsidR="00A97727">
        <w:fldChar w:fldCharType="begin">
          <w:fldData xml:space="preserve">PEVuZE5vdGU+PENpdGU+PEF1dGhvcj5IaWxsPC9BdXRob3I+PFllYXI+MjAxMTwvWWVhcj48UmVj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</w:fldData>
        </w:fldChar>
      </w:r>
      <w:r w:rsidR="00A97727">
        <w:instrText xml:space="preserve"> ADDIN EN.CITE.DATA </w:instrText>
      </w:r>
      <w:r w:rsidR="00A97727">
        <w:fldChar w:fldCharType="end"/>
      </w:r>
      <w:r w:rsidR="004A1E14">
        <w:fldChar w:fldCharType="separate"/>
      </w:r>
      <w:r w:rsidR="007D72BB">
        <w:rPr>
          <w:noProof/>
        </w:rPr>
        <w:t>(2-4,  but see 5)</w:t>
      </w:r>
      <w:r w:rsidR="004A1E14">
        <w:fldChar w:fldCharType="end"/>
      </w:r>
      <w:r w:rsidR="00F632FB" w:rsidRPr="00683852">
        <w:t>,</w:t>
      </w:r>
      <w:r w:rsidR="00C02C7B" w:rsidRPr="00683852">
        <w:t xml:space="preserve"> allowing for flexibility in those societies</w:t>
      </w:r>
      <w:r w:rsidR="003F4B77" w:rsidRPr="00683852">
        <w:t xml:space="preserve">. </w:t>
      </w:r>
      <w:r w:rsidR="00F632FB" w:rsidRPr="00683852">
        <w:t>I</w:t>
      </w:r>
      <w:r w:rsidR="00187CD7" w:rsidRPr="00683852">
        <w:t>n the last 10,000 years</w:t>
      </w:r>
      <w:r w:rsidR="00E833D4" w:rsidRPr="00683852">
        <w:t xml:space="preserve"> however</w:t>
      </w:r>
      <w:r w:rsidR="00AD7E5B" w:rsidRPr="00683852">
        <w:t>,</w:t>
      </w:r>
      <w:r w:rsidR="00187CD7" w:rsidRPr="00683852">
        <w:t xml:space="preserve"> a number of </w:t>
      </w:r>
      <w:r w:rsidR="005873F6">
        <w:t>groups</w:t>
      </w:r>
      <w:r w:rsidR="00187CD7" w:rsidRPr="00683852">
        <w:t xml:space="preserve"> developed </w:t>
      </w:r>
      <w:r w:rsidR="00AD7E5B" w:rsidRPr="00683852">
        <w:t>agriculture</w:t>
      </w:r>
      <w:r w:rsidR="00187CD7" w:rsidRPr="00683852">
        <w:t xml:space="preserve">, which led to the expansion of </w:t>
      </w:r>
      <w:r w:rsidR="00AD7E5B" w:rsidRPr="00683852">
        <w:t xml:space="preserve">food production </w:t>
      </w:r>
      <w:r w:rsidR="00187CD7" w:rsidRPr="00683852">
        <w:t xml:space="preserve">techniques, cultures, and in some cases their populations too </w:t>
      </w:r>
      <w:r w:rsidR="004A1E14">
        <w:fldChar w:fldCharType="begin"/>
      </w:r>
      <w:r w:rsidR="007D72BB">
        <w:instrText xml:space="preserve"> ADDIN EN.CITE &lt;EndNote&gt;&lt;Cite&gt;&lt;Author&gt;Diamond&lt;/Author&gt;&lt;Year&gt;2003&lt;/Year&gt;&lt;RecNum&gt;1783&lt;/RecNum&gt;&lt;IDText&gt;Farmers and their languages: the first expansions&lt;/IDText&gt;&lt;DisplayText&gt;(6)&lt;/DisplayText&gt;&lt;record&gt;&lt;rec-number&gt;1783&lt;/rec-number&gt;&lt;foreign-keys&gt;&lt;key app="EN" db-id="pss0szexm5dpryew02rv525v5eae9sazesrr" timestamp="1330958425"&gt;1783&lt;/key&gt;&lt;key app="ENWeb" db-id="SgGInwrtqgYAAGEOoNk"&gt;782&lt;/key&gt;&lt;/foreign-keys&gt;&lt;ref-type name="Journal Article"&gt;17&lt;/ref-type&gt;&lt;contributors&gt;&lt;authors&gt;&lt;author&gt;Diamond, Jared&lt;/author&gt;&lt;author&gt;Bellwood, Peter&lt;/author&gt;&lt;/authors&gt;&lt;/contributors&gt;&lt;titles&gt;&lt;title&gt;Farmers and their languages: the first expansions&lt;/title&gt;&lt;secondary-title&gt;Science&lt;/secondary-title&gt;&lt;tertiary-title&gt;New Series&lt;/tertiary-title&gt;&lt;/titles&gt;&lt;periodical&gt;&lt;full-title&gt;Science&lt;/full-title&gt;&lt;/periodical&gt;&lt;pages&gt;597-603&lt;/pages&gt;&lt;volume&gt;300&lt;/volume&gt;&lt;number&gt;5619&lt;/number&gt;&lt;dates&gt;&lt;year&gt;2003&lt;/year&gt;&lt;/dates&gt;&lt;publisher&gt;American Association for the Advancement of Science&lt;/publisher&gt;&lt;isbn&gt;00368075&lt;/isbn&gt;&lt;urls&gt;&lt;related-urls&gt;&lt;url&gt;http://www.jstor.org/stable/3834351&lt;/url&gt;&lt;/related-urls&gt;&lt;/urls&gt;&lt;/record&gt;&lt;/Cite&gt;&lt;/EndNote&gt;</w:instrText>
      </w:r>
      <w:r w:rsidR="004A1E14">
        <w:fldChar w:fldCharType="separate"/>
      </w:r>
      <w:r w:rsidR="007D72BB">
        <w:rPr>
          <w:noProof/>
        </w:rPr>
        <w:t>(6)</w:t>
      </w:r>
      <w:r w:rsidR="004A1E14">
        <w:fldChar w:fldCharType="end"/>
      </w:r>
      <w:r w:rsidR="00187CD7" w:rsidRPr="00683852">
        <w:t xml:space="preserve">. </w:t>
      </w:r>
      <w:r w:rsidR="002664E7" w:rsidRPr="00683852">
        <w:t>This is thought to have coincided with more sex-biased di</w:t>
      </w:r>
      <w:r w:rsidR="004D7D0F" w:rsidRPr="00683852">
        <w:t xml:space="preserve">spersal and unilineal kinship </w:t>
      </w:r>
      <w:r w:rsidR="004A1E14">
        <w:fldChar w:fldCharType="begin"/>
      </w:r>
      <w:r w:rsidR="007D72BB">
        <w:instrText xml:space="preserve"> ADDIN EN.CITE &lt;EndNote&gt;&lt;Cite&gt;&lt;Author&gt;Marck&lt;/Author&gt;&lt;Year&gt;2011&lt;/Year&gt;&lt;RecNum&gt;1069&lt;/RecNum&gt;&lt;DisplayText&gt;(7)&lt;/DisplayText&gt;&lt;record&gt;&lt;rec-number&gt;1069&lt;/rec-number&gt;&lt;foreign-keys&gt;&lt;key app="EN" db-id="pss0szexm5dpryew02rv525v5eae9sazesrr" timestamp="1330077540"&gt;1069&lt;/key&gt;&lt;key app="ENWeb" db-id="SgGInwrtqgYAAGEOoNk"&gt;780&lt;/key&gt;&lt;/foreign-keys&gt;&lt;ref-type name="Book Section"&gt;5&lt;/ref-type&gt;&lt;contributors&gt;&lt;authors&gt;&lt;author&gt;Marck, Jeff&lt;/author&gt;&lt;author&gt;Bostoen, Koen&lt;/author&gt;&lt;/authors&gt;&lt;secondary-authors&gt;&lt;author&gt;Jones, Doug&lt;/author&gt;&lt;author&gt;Bojka, Milicic&lt;/author&gt;&lt;/secondary-authors&gt;&lt;/contributors&gt;&lt;titles&gt;&lt;title&gt;Proto-Oceanic society (Austronesian) and proto-East Bantu society (Niger-Congo) residence, descent, and kin terms, ca. 1000 BC&lt;/title&gt;&lt;secondary-title&gt;Kinship, Language, and Prehistory: Per Hage and the Renaissance in Kinship Studies&lt;/secondary-title&gt;&lt;/titles&gt;&lt;pages&gt;83-94&lt;/pages&gt;&lt;section&gt;8&lt;/section&gt;&lt;dates&gt;&lt;year&gt;2011&lt;/year&gt;&lt;/dates&gt;&lt;pub-location&gt;Salt Lake City&lt;/pub-location&gt;&lt;publisher&gt;The University of Utah Press&lt;/publisher&gt;&lt;urls&gt;&lt;/urls&gt;&lt;/record&gt;&lt;/Cite&gt;&lt;/EndNote&gt;</w:instrText>
      </w:r>
      <w:r w:rsidR="004A1E14">
        <w:fldChar w:fldCharType="separate"/>
      </w:r>
      <w:r w:rsidR="007D72BB">
        <w:rPr>
          <w:noProof/>
        </w:rPr>
        <w:t>(7)</w:t>
      </w:r>
      <w:r w:rsidR="004A1E14">
        <w:fldChar w:fldCharType="end"/>
      </w:r>
      <w:r w:rsidR="004D7D0F" w:rsidRPr="00683852">
        <w:t xml:space="preserve">. </w:t>
      </w:r>
    </w:p>
    <w:p w14:paraId="24C38E3E" w14:textId="77777777" w:rsidR="00AD7E5B" w:rsidRPr="00683852" w:rsidRDefault="004E1D53" w:rsidP="0014036C">
      <w:pPr>
        <w:pStyle w:val="Body1"/>
      </w:pPr>
      <w:r w:rsidRPr="00683852">
        <w:t xml:space="preserve">From their ancestral homeland in the Benue valley in Eastern Nigeria </w:t>
      </w:r>
      <w:r w:rsidR="002F15FD">
        <w:t>3-</w:t>
      </w:r>
      <w:r w:rsidRPr="00683852">
        <w:t xml:space="preserve">5,000 BP </w:t>
      </w:r>
      <w:r w:rsidR="004A1E14">
        <w:fldChar w:fldCharType="begin"/>
      </w:r>
      <w:r w:rsidR="007D72BB">
        <w:instrText xml:space="preserve"> ADDIN EN.CITE &lt;EndNote&gt;&lt;Cite&gt;&lt;Author&gt;Greenberg&lt;/Author&gt;&lt;Year&gt;1963&lt;/Year&gt;&lt;RecNum&gt;1055&lt;/RecNum&gt;&lt;DisplayText&gt;(8, 9)&lt;/DisplayText&gt;&lt;record&gt;&lt;rec-number&gt;1055&lt;/rec-number&gt;&lt;foreign-keys&gt;&lt;key app="EN" db-id="pss0szexm5dpryew02rv525v5eae9sazesrr" timestamp="1330077540"&gt;1055&lt;/key&gt;&lt;key app="ENWeb" db-id="SgGInwrtqgYAAGEOoNk"&gt;724&lt;/key&gt;&lt;/foreign-keys&gt;&lt;ref-type name="Book"&gt;6&lt;/ref-type&gt;&lt;contributors&gt;&lt;authors&gt;&lt;author&gt;Greenberg, J.H.&lt;/author&gt;&lt;/authors&gt;&lt;/contributors&gt;&lt;titles&gt;&lt;title&gt;The Languages of Africa&lt;/title&gt;&lt;/titles&gt;&lt;dates&gt;&lt;year&gt;1963&lt;/year&gt;&lt;/dates&gt;&lt;pub-location&gt;Bloomington&lt;/pub-location&gt;&lt;publisher&gt;Indiana University Press&lt;/publisher&gt;&lt;urls&gt;&lt;/urls&gt;&lt;/record&gt;&lt;/Cite&gt;&lt;Cite&gt;&lt;Author&gt;Currie&lt;/Author&gt;&lt;Year&gt;2013&lt;/Year&gt;&lt;RecNum&gt;2089&lt;/RecNum&gt;&lt;record&gt;&lt;rec-number&gt;2089&lt;/rec-number&gt;&lt;foreign-keys&gt;&lt;key app="EN" db-id="pss0szexm5dpryew02rv525v5eae9sazesrr" timestamp="1368013887"&gt;2089&lt;/key&gt;&lt;key app="ENWeb" db-id="SgGInwrtqgYAAGEOoNk"&gt;1070&lt;/key&gt;&lt;/foreign-keys&gt;&lt;ref-type name="Journal Article"&gt;17&lt;/ref-type&gt;&lt;contributors&gt;&lt;authors&gt;&lt;author&gt;Currie, Thomas E.&lt;/author&gt;&lt;author&gt;Meade, Andrew&lt;/author&gt;&lt;author&gt;Guillon, Myrtille&lt;/author&gt;&lt;author&gt;Mace, Ruth&lt;/author&gt;&lt;/authors&gt;&lt;/contributors&gt;&lt;titles&gt;&lt;title&gt;Cultural phylogeography of the Bantu Languages of sub-Saharan Africa&lt;/title&gt;&lt;secondary-title&gt;Proceedings of the Royal Society B: Biological Sciences&lt;/secondary-title&gt;&lt;/titles&gt;&lt;periodical&gt;&lt;full-title&gt;Proceedings of the Royal Society B: Biological Sciences&lt;/full-title&gt;&lt;/periodical&gt;&lt;volume&gt;280&lt;/volume&gt;&lt;number&gt;1762&lt;/number&gt;&lt;dates&gt;&lt;year&gt;2013&lt;/year&gt;&lt;pub-dates&gt;&lt;date&gt;July 7, 2013&lt;/date&gt;&lt;/pub-dates&gt;&lt;/dates&gt;&lt;urls&gt;&lt;related-urls&gt;&lt;url&gt;http://rspb.royalsocietypublishing.org/content/280/1762/20130695.abstract&lt;/url&gt;&lt;/related-urls&gt;&lt;/urls&gt;&lt;electronic-resource-num&gt;10.1098/rspb.2013.0695&lt;/electronic-resource-num&gt;&lt;/record&gt;&lt;/Cite&gt;&lt;/EndNote&gt;</w:instrText>
      </w:r>
      <w:r w:rsidR="004A1E14">
        <w:fldChar w:fldCharType="separate"/>
      </w:r>
      <w:r w:rsidR="007D72BB">
        <w:rPr>
          <w:noProof/>
        </w:rPr>
        <w:t>(8, 9)</w:t>
      </w:r>
      <w:r w:rsidR="004A1E14">
        <w:fldChar w:fldCharType="end"/>
      </w:r>
      <w:r w:rsidRPr="00683852">
        <w:t xml:space="preserve">, </w:t>
      </w:r>
      <w:r w:rsidR="00736849">
        <w:t xml:space="preserve"> possibly using a grassland corridor that opened up through the Cameroon rainforest </w:t>
      </w:r>
      <w:r w:rsidR="004A1E14">
        <w:fldChar w:fldCharType="begin">
          <w:fldData xml:space="preserve">PEVuZE5vdGU+PENpdGU+PEF1dGhvcj5SdXNzZWxsPC9BdXRob3I+PFllYXI+MjAxNDwvWWVhcj48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</w:fldData>
        </w:fldChar>
      </w:r>
      <w:r w:rsidR="007D72BB">
        <w:instrText xml:space="preserve"> ADDIN EN.CITE </w:instrText>
      </w:r>
      <w:r w:rsidR="004A1E14">
        <w:fldChar w:fldCharType="begin">
          <w:fldData xml:space="preserve">PEVuZE5vdGU+PENpdGU+PEF1dGhvcj5SdXNzZWxsPC9BdXRob3I+PFllYXI+MjAxNDwvWWVhcj48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</w:fldData>
        </w:fldChar>
      </w:r>
      <w:r w:rsidR="007D72BB">
        <w:instrText xml:space="preserve"> ADDIN EN.CITE.DATA </w:instrText>
      </w:r>
      <w:r w:rsidR="004A1E14">
        <w:fldChar w:fldCharType="end"/>
      </w:r>
      <w:r w:rsidR="004A1E14">
        <w:fldChar w:fldCharType="separate"/>
      </w:r>
      <w:r w:rsidR="007D72BB">
        <w:rPr>
          <w:noProof/>
        </w:rPr>
        <w:t>(10, 11)</w:t>
      </w:r>
      <w:r w:rsidR="004A1E14">
        <w:fldChar w:fldCharType="end"/>
      </w:r>
      <w:r w:rsidR="00736849">
        <w:t xml:space="preserve">, </w:t>
      </w:r>
      <w:r w:rsidRPr="00683852">
        <w:t xml:space="preserve">the Bantu undertook </w:t>
      </w:r>
      <w:r w:rsidR="009B0D59" w:rsidRPr="00683852">
        <w:t>one of the great farming expansions</w:t>
      </w:r>
      <w:r w:rsidRPr="00683852">
        <w:t xml:space="preserve"> </w:t>
      </w:r>
      <w:r w:rsidR="008F4D9C" w:rsidRPr="00683852">
        <w:t>of</w:t>
      </w:r>
      <w:r w:rsidRPr="00683852">
        <w:t xml:space="preserve"> the Neolithic</w:t>
      </w:r>
      <w:r w:rsidR="009B0D59" w:rsidRPr="00683852">
        <w:t xml:space="preserve"> </w:t>
      </w:r>
      <w:r w:rsidR="004A1E14">
        <w:fldChar w:fldCharType="begin"/>
      </w:r>
      <w:r w:rsidR="007D72BB">
        <w:instrText xml:space="preserve"> ADDIN EN.CITE &lt;EndNote&gt;&lt;Cite&gt;&lt;Author&gt;Diamond&lt;/Author&gt;&lt;Year&gt;2003&lt;/Year&gt;&lt;RecNum&gt;1783&lt;/RecNum&gt;&lt;IDText&gt;Farmers and their languages: the first expansions&lt;/IDText&gt;&lt;DisplayText&gt;(6)&lt;/DisplayText&gt;&lt;record&gt;&lt;rec-number&gt;1783&lt;/rec-number&gt;&lt;foreign-keys&gt;&lt;key app="EN" db-id="pss0szexm5dpryew02rv525v5eae9sazesrr" timestamp="1330958425"&gt;1783&lt;/key&gt;&lt;key app="ENWeb" db-id="SgGInwrtqgYAAGEOoNk"&gt;782&lt;/key&gt;&lt;/foreign-keys&gt;&lt;ref-type name="Journal Article"&gt;17&lt;/ref-type&gt;&lt;contributors&gt;&lt;authors&gt;&lt;author&gt;Diamond, Jared&lt;/author&gt;&lt;author&gt;Bellwood, Peter&lt;/author&gt;&lt;/authors&gt;&lt;/contributors&gt;&lt;titles&gt;&lt;title&gt;Farmers and their languages: the first expansions&lt;/title&gt;&lt;secondary-title&gt;Science&lt;/secondary-title&gt;&lt;tertiary-title&gt;New Series&lt;/tertiary-title&gt;&lt;/titles&gt;&lt;periodical&gt;&lt;full-title&gt;Science&lt;/full-title&gt;&lt;/periodical&gt;&lt;pages&gt;597-603&lt;/pages&gt;&lt;volume&gt;300&lt;/volume&gt;&lt;number&gt;5619&lt;/number&gt;&lt;dates&gt;&lt;year&gt;2003&lt;/year&gt;&lt;/dates&gt;&lt;publisher&gt;American Association for the Advancement of Science&lt;/publisher&gt;&lt;isbn&gt;00368075&lt;/isbn&gt;&lt;urls&gt;&lt;related-urls&gt;&lt;url&gt;http://www.jstor.org/stable/3834351&lt;/url&gt;&lt;/related-urls&gt;&lt;/urls&gt;&lt;/record&gt;&lt;/Cite&gt;&lt;/EndNote&gt;</w:instrText>
      </w:r>
      <w:r w:rsidR="004A1E14">
        <w:fldChar w:fldCharType="separate"/>
      </w:r>
      <w:r w:rsidR="007D72BB">
        <w:rPr>
          <w:noProof/>
        </w:rPr>
        <w:t>(6)</w:t>
      </w:r>
      <w:r w:rsidR="004A1E14">
        <w:fldChar w:fldCharType="end"/>
      </w:r>
      <w:r w:rsidRPr="00683852">
        <w:t>.</w:t>
      </w:r>
      <w:r w:rsidR="009B0D59" w:rsidRPr="00683852">
        <w:t xml:space="preserve"> </w:t>
      </w:r>
      <w:r w:rsidRPr="00683852">
        <w:t>The</w:t>
      </w:r>
      <w:r w:rsidR="002664E7" w:rsidRPr="00683852">
        <w:t xml:space="preserve"> history of </w:t>
      </w:r>
      <w:r w:rsidRPr="00683852">
        <w:t xml:space="preserve">their </w:t>
      </w:r>
      <w:r w:rsidR="002664E7" w:rsidRPr="00683852">
        <w:t xml:space="preserve">kinship </w:t>
      </w:r>
      <w:r w:rsidR="00F870C4" w:rsidRPr="00683852">
        <w:t xml:space="preserve">is </w:t>
      </w:r>
      <w:r w:rsidRPr="00683852">
        <w:t xml:space="preserve">therefore </w:t>
      </w:r>
      <w:r w:rsidR="00F870C4" w:rsidRPr="00683852">
        <w:t>key to debates about</w:t>
      </w:r>
      <w:r w:rsidR="002664E7" w:rsidRPr="00683852">
        <w:t xml:space="preserve"> th</w:t>
      </w:r>
      <w:r w:rsidR="00A32E11" w:rsidRPr="00683852">
        <w:t>e fundamental processes that dro</w:t>
      </w:r>
      <w:r w:rsidR="002664E7" w:rsidRPr="00683852">
        <w:t xml:space="preserve">ve the evolution of </w:t>
      </w:r>
      <w:r w:rsidR="00AC55A2" w:rsidRPr="00683852">
        <w:t xml:space="preserve">human </w:t>
      </w:r>
      <w:r w:rsidRPr="00683852">
        <w:t>society</w:t>
      </w:r>
      <w:r w:rsidR="002664E7" w:rsidRPr="00683852">
        <w:t xml:space="preserve"> during the Holocene.  </w:t>
      </w:r>
      <w:r w:rsidR="00F870C4" w:rsidRPr="00683852">
        <w:t xml:space="preserve">However, there are disagreements about the ancestral pattern of Bantu kinship and how this evolved through time. </w:t>
      </w:r>
    </w:p>
    <w:p w14:paraId="7D34AB39" w14:textId="77777777" w:rsidR="002664E7" w:rsidRPr="00683852" w:rsidRDefault="004E1D53" w:rsidP="002664E7">
      <w:pPr>
        <w:pStyle w:val="Body1"/>
      </w:pPr>
      <w:proofErr w:type="spellStart"/>
      <w:r w:rsidRPr="00683852">
        <w:t>Vansina</w:t>
      </w:r>
      <w:proofErr w:type="spellEnd"/>
      <w:r w:rsidRPr="00683852">
        <w:t xml:space="preserve"> </w:t>
      </w:r>
      <w:r w:rsidR="004A1E14">
        <w:fldChar w:fldCharType="begin"/>
      </w:r>
      <w:r w:rsidR="007D72BB">
        <w:instrText xml:space="preserve"> ADDIN EN.CITE &lt;EndNote&gt;&lt;Cite ExcludeAuth="1"&gt;&lt;Author&gt;Vansina&lt;/Author&gt;&lt;Year&gt;1990&lt;/Year&gt;&lt;RecNum&gt;1086&lt;/RecNum&gt;&lt;DisplayText&gt;(12)&lt;/DisplayText&gt;&lt;record&gt;&lt;rec-number&gt;1086&lt;/rec-number&gt;&lt;foreign-keys&gt;&lt;key app="EN" db-id="pss0szexm5dpryew02rv525v5eae9sazesrr" timestamp="1330077540"&gt;1086&lt;/key&gt;&lt;key app="ENWeb" db-id="SgGInwrtqgYAAGEOoNk"&gt;722&lt;/key&gt;&lt;/foreign-keys&gt;&lt;ref-type name="Book"&gt;6&lt;/ref-type&gt;&lt;contributors&gt;&lt;authors&gt;&lt;author&gt;Vansina, Jan&lt;/author&gt;&lt;/authors&gt;&lt;/contributors&gt;&lt;titles&gt;&lt;title&gt;Paths in the Rainforest&lt;/title&gt;&lt;/titles&gt;&lt;dates&gt;&lt;year&gt;1990&lt;/year&gt;&lt;/dates&gt;&lt;pub-location&gt;Madison&lt;/pub-location&gt;&lt;publisher&gt;University of Wisconsin Press&lt;/publisher&gt;&lt;urls&gt;&lt;/urls&gt;&lt;/record&gt;&lt;/Cite&gt;&lt;/EndNote&gt;</w:instrText>
      </w:r>
      <w:r w:rsidR="004A1E14">
        <w:fldChar w:fldCharType="separate"/>
      </w:r>
      <w:r w:rsidR="007D72BB">
        <w:rPr>
          <w:noProof/>
        </w:rPr>
        <w:t>(12)</w:t>
      </w:r>
      <w:r w:rsidR="004A1E14">
        <w:fldChar w:fldCharType="end"/>
      </w:r>
      <w:r w:rsidRPr="00683852">
        <w:t xml:space="preserve"> </w:t>
      </w:r>
      <w:r w:rsidR="00882F9A" w:rsidRPr="00683852">
        <w:t>suggests</w:t>
      </w:r>
      <w:r w:rsidRPr="00683852">
        <w:t xml:space="preserve"> that Proto-Bantu society had a bilateral descent and bi-local residence system (definitions in Table S1) that was adaptive for expanding </w:t>
      </w:r>
      <w:r w:rsidRPr="00683852">
        <w:lastRenderedPageBreak/>
        <w:t>populations.</w:t>
      </w:r>
      <w:r w:rsidR="00720120" w:rsidRPr="00683852">
        <w:t xml:space="preserve"> </w:t>
      </w:r>
      <w:r w:rsidR="00DA3E86">
        <w:t>B</w:t>
      </w:r>
      <w:r w:rsidR="002664E7" w:rsidRPr="00683852">
        <w:t>ased on linguistic reconstruction</w:t>
      </w:r>
      <w:r w:rsidR="00460056" w:rsidRPr="00683852">
        <w:t>,</w:t>
      </w:r>
      <w:r w:rsidR="009B0D59" w:rsidRPr="00683852">
        <w:t xml:space="preserve"> </w:t>
      </w:r>
      <w:r w:rsidR="00C633FA" w:rsidRPr="00683852">
        <w:t>such as</w:t>
      </w:r>
      <w:r w:rsidR="00460056" w:rsidRPr="00683852">
        <w:t xml:space="preserve"> the proto-Bantu word for</w:t>
      </w:r>
      <w:r w:rsidR="00C633FA" w:rsidRPr="00683852">
        <w:t xml:space="preserve"> ‘house’ being gender neutral</w:t>
      </w:r>
      <w:r w:rsidR="002664E7" w:rsidRPr="00683852">
        <w:t xml:space="preserve">, </w:t>
      </w:r>
      <w:r w:rsidR="00DA3E86">
        <w:t>h</w:t>
      </w:r>
      <w:r w:rsidR="00DA3E86" w:rsidRPr="00683852">
        <w:t xml:space="preserve">e argues </w:t>
      </w:r>
      <w:r w:rsidR="002664E7" w:rsidRPr="00683852">
        <w:t xml:space="preserve">that </w:t>
      </w:r>
      <w:r w:rsidR="009B0D59" w:rsidRPr="00683852">
        <w:t xml:space="preserve">residence was </w:t>
      </w:r>
      <w:r w:rsidR="00E75CA4">
        <w:t>flexible</w:t>
      </w:r>
      <w:r w:rsidR="009B0D59" w:rsidRPr="00683852">
        <w:t xml:space="preserve"> </w:t>
      </w:r>
      <w:r w:rsidR="004A1E14">
        <w:fldChar w:fldCharType="begin"/>
      </w:r>
      <w:r w:rsidR="007D72BB">
        <w:instrText xml:space="preserve"> ADDIN EN.CITE &lt;EndNote&gt;&lt;Cite&gt;&lt;Author&gt;Vansina&lt;/Author&gt;&lt;Year&gt;1995&lt;/Year&gt;&lt;RecNum&gt;1087&lt;/RecNum&gt;&lt;DisplayText&gt;(13)&lt;/DisplayText&gt;&lt;record&gt;&lt;rec-number&gt;1087&lt;/rec-number&gt;&lt;foreign-keys&gt;&lt;key app="EN" db-id="pss0szexm5dpryew02rv525v5eae9sazesrr" timestamp="1330077540"&gt;1087&lt;/key&gt;&lt;key app="ENWeb" db-id="SgGInwrtqgYAAGEOoNk"&gt;721&lt;/key&gt;&lt;/foreign-keys&gt;&lt;ref-type name="Journal Article"&gt;17&lt;/ref-type&gt;&lt;contributors&gt;&lt;authors&gt;&lt;author&gt;Vansina, Jan&lt;/author&gt;&lt;/authors&gt;&lt;/contributors&gt;&lt;titles&gt;&lt;title&gt;New linguistic evidence and the Bantu expansion&lt;/title&gt;&lt;secondary-title&gt;Journal of African History&lt;/secondary-title&gt;&lt;/titles&gt;&lt;periodical&gt;&lt;full-title&gt;Journal of African History&lt;/full-title&gt;&lt;/periodical&gt;&lt;pages&gt;173-195&lt;/pages&gt;&lt;volume&gt;36&lt;/volume&gt;&lt;number&gt;2&lt;/number&gt;&lt;dates&gt;&lt;year&gt;1995&lt;/year&gt;&lt;pub-dates&gt;&lt;date&gt;1995&lt;/date&gt;&lt;/pub-dates&gt;&lt;/dates&gt;&lt;isbn&gt;0021-8537&lt;/isbn&gt;&lt;accession-num&gt;WOS:A1995RL85200001&lt;/accession-num&gt;&lt;urls&gt;&lt;related-urls&gt;&lt;url&gt;&amp;lt;Go to ISI&amp;gt;://WOS:A1995RL85200001&lt;/url&gt;&lt;/related-urls&gt;&lt;/urls&gt;&lt;/record&gt;&lt;/Cite&gt;&lt;/EndNote&gt;</w:instrText>
      </w:r>
      <w:r w:rsidR="004A1E14">
        <w:fldChar w:fldCharType="separate"/>
      </w:r>
      <w:r w:rsidR="007D72BB">
        <w:rPr>
          <w:noProof/>
        </w:rPr>
        <w:t>(13)</w:t>
      </w:r>
      <w:r w:rsidR="004A1E14">
        <w:fldChar w:fldCharType="end"/>
      </w:r>
      <w:r w:rsidR="009B0D59" w:rsidRPr="00683852">
        <w:t>. Hunting</w:t>
      </w:r>
      <w:r w:rsidR="002664E7" w:rsidRPr="00683852">
        <w:t xml:space="preserve"> required co-operation and mobility, and would be best served by males having a choice about their </w:t>
      </w:r>
      <w:r w:rsidR="006153D7" w:rsidRPr="00683852">
        <w:t xml:space="preserve">residence </w:t>
      </w:r>
      <w:r w:rsidR="002664E7" w:rsidRPr="00683852">
        <w:t xml:space="preserve">rather than being constrained by </w:t>
      </w:r>
      <w:proofErr w:type="spellStart"/>
      <w:r w:rsidR="002664E7" w:rsidRPr="00683852">
        <w:t>unilocal</w:t>
      </w:r>
      <w:r w:rsidR="00B12384" w:rsidRPr="00683852">
        <w:t>ity</w:t>
      </w:r>
      <w:proofErr w:type="spellEnd"/>
      <w:r w:rsidR="009B0D59" w:rsidRPr="00683852">
        <w:t xml:space="preserve"> </w:t>
      </w:r>
      <w:r w:rsidR="004A1E14">
        <w:fldChar w:fldCharType="begin"/>
      </w:r>
      <w:r w:rsidR="007D72BB">
        <w:instrText xml:space="preserve"> ADDIN EN.CITE &lt;EndNote&gt;&lt;Cite&gt;&lt;Author&gt;Vansina&lt;/Author&gt;&lt;Year&gt;1990&lt;/Year&gt;&lt;RecNum&gt;1086&lt;/RecNum&gt;&lt;DisplayText&gt;(12)&lt;/DisplayText&gt;&lt;record&gt;&lt;rec-number&gt;1086&lt;/rec-number&gt;&lt;foreign-keys&gt;&lt;key app="EN" db-id="pss0szexm5dpryew02rv525v5eae9sazesrr" timestamp="1330077540"&gt;1086&lt;/key&gt;&lt;key app="ENWeb" db-id="SgGInwrtqgYAAGEOoNk"&gt;722&lt;/key&gt;&lt;/foreign-keys&gt;&lt;ref-type name="Book"&gt;6&lt;/ref-type&gt;&lt;contributors&gt;&lt;authors&gt;&lt;author&gt;Vansina, Jan&lt;/author&gt;&lt;/authors&gt;&lt;/contributors&gt;&lt;titles&gt;&lt;title&gt;Paths in the Rainforest&lt;/title&gt;&lt;/titles&gt;&lt;dates&gt;&lt;year&gt;1990&lt;/year&gt;&lt;/dates&gt;&lt;pub-location&gt;Madison&lt;/pub-location&gt;&lt;publisher&gt;University of Wisconsin Press&lt;/publisher&gt;&lt;urls&gt;&lt;/urls&gt;&lt;/record&gt;&lt;/Cite&gt;&lt;/EndNote&gt;</w:instrText>
      </w:r>
      <w:r w:rsidR="004A1E14">
        <w:fldChar w:fldCharType="separate"/>
      </w:r>
      <w:r w:rsidR="007D72BB">
        <w:rPr>
          <w:noProof/>
        </w:rPr>
        <w:t>(12)</w:t>
      </w:r>
      <w:r w:rsidR="004A1E14">
        <w:fldChar w:fldCharType="end"/>
      </w:r>
      <w:r w:rsidR="00C633FA" w:rsidRPr="00683852">
        <w:t>.</w:t>
      </w:r>
      <w:r w:rsidR="00A2098A" w:rsidRPr="00683852">
        <w:t xml:space="preserve"> </w:t>
      </w:r>
      <w:proofErr w:type="spellStart"/>
      <w:r w:rsidR="003F7E18">
        <w:t>Vansina</w:t>
      </w:r>
      <w:proofErr w:type="spellEnd"/>
      <w:r w:rsidR="003F7E18">
        <w:t xml:space="preserve"> suggests that o</w:t>
      </w:r>
      <w:r w:rsidR="003F7E18" w:rsidRPr="00683852">
        <w:t xml:space="preserve">nly </w:t>
      </w:r>
      <w:r w:rsidR="002664E7" w:rsidRPr="00683852">
        <w:t>in the eighteenth or nineteenth century did unilineal descent and residence patterns begin to emerge</w:t>
      </w:r>
      <w:r w:rsidR="003F7E18">
        <w:t>,</w:t>
      </w:r>
      <w:r w:rsidR="003F7E18" w:rsidRPr="003F7E18">
        <w:t xml:space="preserve"> </w:t>
      </w:r>
      <w:r w:rsidR="003F7E18" w:rsidRPr="00683852">
        <w:t>due to increased wealth and the disorder faced by some Bantu-speaking people</w:t>
      </w:r>
      <w:r w:rsidR="003F7E18">
        <w:t xml:space="preserve"> </w:t>
      </w:r>
      <w:r w:rsidR="004A1E14">
        <w:fldChar w:fldCharType="begin"/>
      </w:r>
      <w:r w:rsidR="007D72BB">
        <w:instrText xml:space="preserve"> ADDIN EN.CITE &lt;EndNote&gt;&lt;Cite&gt;&lt;Author&gt;Vansina&lt;/Author&gt;&lt;Year&gt;1990&lt;/Year&gt;&lt;RecNum&gt;1086&lt;/RecNum&gt;&lt;DisplayText&gt;(12)&lt;/DisplayText&gt;&lt;record&gt;&lt;rec-number&gt;1086&lt;/rec-number&gt;&lt;foreign-keys&gt;&lt;key app="EN" db-id="pss0szexm5dpryew02rv525v5eae9sazesrr" timestamp="1330077540"&gt;1086&lt;/key&gt;&lt;key app="ENWeb" db-id="SgGInwrtqgYAAGEOoNk"&gt;722&lt;/key&gt;&lt;/foreign-keys&gt;&lt;ref-type name="Book"&gt;6&lt;/ref-type&gt;&lt;contributors&gt;&lt;authors&gt;&lt;author&gt;Vansina, Jan&lt;/author&gt;&lt;/authors&gt;&lt;/contributors&gt;&lt;titles&gt;&lt;title&gt;Paths in the Rainforest&lt;/title&gt;&lt;/titles&gt;&lt;dates&gt;&lt;year&gt;1990&lt;/year&gt;&lt;/dates&gt;&lt;pub-location&gt;Madison&lt;/pub-location&gt;&lt;publisher&gt;University of Wisconsin Press&lt;/publisher&gt;&lt;urls&gt;&lt;/urls&gt;&lt;/record&gt;&lt;/Cite&gt;&lt;/EndNote&gt;</w:instrText>
      </w:r>
      <w:r w:rsidR="004A1E14">
        <w:fldChar w:fldCharType="separate"/>
      </w:r>
      <w:r w:rsidR="007D72BB">
        <w:rPr>
          <w:noProof/>
        </w:rPr>
        <w:t>(12)</w:t>
      </w:r>
      <w:r w:rsidR="004A1E14">
        <w:fldChar w:fldCharType="end"/>
      </w:r>
      <w:r w:rsidR="002664E7" w:rsidRPr="00683852">
        <w:t>.</w:t>
      </w:r>
    </w:p>
    <w:p w14:paraId="6899AD94" w14:textId="7622C606" w:rsidR="0027720A" w:rsidRPr="00683852" w:rsidRDefault="003D517C" w:rsidP="002664E7">
      <w:pPr>
        <w:pStyle w:val="Body1"/>
      </w:pPr>
      <w:r w:rsidRPr="00683852">
        <w:t xml:space="preserve">The second theory </w:t>
      </w:r>
      <w:r w:rsidR="00C633FA" w:rsidRPr="00683852">
        <w:t>proposes</w:t>
      </w:r>
      <w:r w:rsidRPr="00683852">
        <w:t xml:space="preserve"> a</w:t>
      </w:r>
      <w:r w:rsidR="002664E7" w:rsidRPr="00683852">
        <w:t xml:space="preserve"> unilineal descent and </w:t>
      </w:r>
      <w:proofErr w:type="spellStart"/>
      <w:r w:rsidR="002664E7" w:rsidRPr="00683852">
        <w:t>unilocal</w:t>
      </w:r>
      <w:proofErr w:type="spellEnd"/>
      <w:r w:rsidR="002664E7" w:rsidRPr="00683852">
        <w:t xml:space="preserve"> residence </w:t>
      </w:r>
      <w:r w:rsidRPr="00683852">
        <w:t xml:space="preserve">system in </w:t>
      </w:r>
      <w:r w:rsidR="002664E7" w:rsidRPr="00683852">
        <w:t>the ancestral Ba</w:t>
      </w:r>
      <w:r w:rsidR="00214D40" w:rsidRPr="00683852">
        <w:t xml:space="preserve">ntu </w:t>
      </w:r>
      <w:r w:rsidRPr="00683852">
        <w:t xml:space="preserve">population </w:t>
      </w:r>
      <w:r w:rsidR="004A1E14">
        <w:fldChar w:fldCharType="begin"/>
      </w:r>
      <w:r w:rsidR="007D72BB">
        <w:instrText xml:space="preserve"> ADDIN EN.CITE &lt;EndNote&gt;&lt;Cite&gt;&lt;Author&gt;Hage&lt;/Author&gt;&lt;Year&gt;2011&lt;/Year&gt;&lt;RecNum&gt;1059&lt;/RecNum&gt;&lt;DisplayText&gt;(14)&lt;/DisplayText&gt;&lt;record&gt;&lt;rec-number&gt;1059&lt;/rec-number&gt;&lt;foreign-keys&gt;&lt;key app="EN" db-id="pss0szexm5dpryew02rv525v5eae9sazesrr" timestamp="1330077540"&gt;1059&lt;/key&gt;&lt;key app="ENWeb" db-id="SgGInwrtqgYAAGEOoNk"&gt;725&lt;/key&gt;&lt;/foreign-keys&gt;&lt;ref-type name="Book Section"&gt;5&lt;/ref-type&gt;&lt;contributors&gt;&lt;authors&gt;&lt;author&gt;Hage, Per&lt;/author&gt;&lt;author&gt;Marck, Jeff&lt;/author&gt;&lt;/authors&gt;&lt;secondary-authors&gt;&lt;author&gt;Jones, Doug&lt;/author&gt;&lt;author&gt;Bojka, Milicic&lt;/author&gt;&lt;/secondary-authors&gt;&lt;/contributors&gt;&lt;titles&gt;&lt;title&gt;Proto-Bantu descent groups&lt;/title&gt;&lt;secondary-title&gt;Kinship, Language, and Prehistory: Per Hage and the Renaissance in Kinship Studies&lt;/secondary-title&gt;&lt;/titles&gt;&lt;pages&gt;75-78&lt;/pages&gt;&lt;section&gt;6&lt;/section&gt;&lt;dates&gt;&lt;year&gt;2011&lt;/year&gt;&lt;/dates&gt;&lt;pub-location&gt;Salt Lake City&lt;/pub-location&gt;&lt;publisher&gt;The University of Utah Press&lt;/publisher&gt;&lt;urls&gt;&lt;/urls&gt;&lt;/record&gt;&lt;/Cite&gt;&lt;/EndNote&gt;</w:instrText>
      </w:r>
      <w:r w:rsidR="004A1E14">
        <w:fldChar w:fldCharType="separate"/>
      </w:r>
      <w:r w:rsidR="007D72BB">
        <w:rPr>
          <w:noProof/>
        </w:rPr>
        <w:t>(14)</w:t>
      </w:r>
      <w:r w:rsidR="004A1E14">
        <w:fldChar w:fldCharType="end"/>
      </w:r>
      <w:r w:rsidR="002664E7" w:rsidRPr="00683852">
        <w:t xml:space="preserve">. </w:t>
      </w:r>
      <w:proofErr w:type="spellStart"/>
      <w:r w:rsidR="00D11FB7" w:rsidRPr="00683852">
        <w:t>Hage</w:t>
      </w:r>
      <w:proofErr w:type="spellEnd"/>
      <w:r w:rsidR="00D11FB7" w:rsidRPr="00683852">
        <w:t xml:space="preserve"> and </w:t>
      </w:r>
      <w:proofErr w:type="spellStart"/>
      <w:r w:rsidR="00D11FB7" w:rsidRPr="00683852">
        <w:t>Marck</w:t>
      </w:r>
      <w:proofErr w:type="spellEnd"/>
      <w:r w:rsidR="002664E7" w:rsidRPr="00683852">
        <w:t xml:space="preserve"> argue, based on </w:t>
      </w:r>
      <w:r w:rsidR="00307D8B" w:rsidRPr="00683852">
        <w:t xml:space="preserve">the </w:t>
      </w:r>
      <w:r w:rsidR="002664E7" w:rsidRPr="00683852">
        <w:t>linguistic reconstructio</w:t>
      </w:r>
      <w:r w:rsidR="00E82188" w:rsidRPr="00683852">
        <w:t>n</w:t>
      </w:r>
      <w:r w:rsidR="00307D8B" w:rsidRPr="00683852">
        <w:t xml:space="preserve"> of kin terms</w:t>
      </w:r>
      <w:r w:rsidR="00E82188" w:rsidRPr="00683852">
        <w:t xml:space="preserve">, </w:t>
      </w:r>
      <w:r w:rsidR="002664E7" w:rsidRPr="00683852">
        <w:t>that the early Bantu speakers were in fact matrilocal and matrilin</w:t>
      </w:r>
      <w:r w:rsidR="00214D40" w:rsidRPr="00683852">
        <w:t>eal</w:t>
      </w:r>
      <w:r w:rsidR="00AE2FEF" w:rsidRPr="00683852">
        <w:t xml:space="preserve"> </w:t>
      </w:r>
      <w:r w:rsidR="004A1E14">
        <w:fldChar w:fldCharType="begin"/>
      </w:r>
      <w:r w:rsidR="007D72BB">
        <w:instrText xml:space="preserve"> ADDIN EN.CITE &lt;EndNote&gt;&lt;Cite&gt;&lt;Author&gt;Hill&lt;/Author&gt;&lt;Year&gt;2011&lt;/Year&gt;&lt;RecNum&gt;1180&lt;/RecNum&gt;&lt;Prefix&gt;see also &lt;/Prefix&gt;&lt;DisplayText&gt;(see also 3)&lt;/DisplayText&gt;&lt;record&gt;&lt;rec-number&gt;1180&lt;/rec-number&gt;&lt;foreign-keys&gt;&lt;key app="EN" db-id="pss0szexm5dpryew02rv525v5eae9sazesrr" timestamp="1330077577"&gt;1180&lt;/key&gt;&lt;key app="ENWeb" db-id="SgGInwrtqgYAAGEOoNk"&gt;584&lt;/key&gt;&lt;/foreign-keys&gt;&lt;ref-type name="Journal Article"&gt;17&lt;/ref-type&gt;&lt;contributors&gt;&lt;authors&gt;&lt;author&gt;Hill, Kim R.&lt;/author&gt;&lt;author&gt;Walker, Robert S.&lt;/author&gt;&lt;author&gt;Bozicevic, Miran&lt;/author&gt;&lt;author&gt;Eder, James&lt;/author&gt;&lt;author&gt;Headland, Thomas&lt;/author&gt;&lt;author&gt;Hewlett, Barry&lt;/author&gt;&lt;author&gt;Hurtado, A. Magdalena&lt;/author&gt;&lt;author&gt;Marlowe, Frank&lt;/author&gt;&lt;author&gt;Wiessner, Polly&lt;/author&gt;&lt;author&gt;Wood, Brian&lt;/author&gt;&lt;/authors&gt;&lt;/contributors&gt;&lt;titles&gt;&lt;title&gt;Co-residence patterns in hunter-gatherer societies show unique human social structure&lt;/title&gt;&lt;secondary-title&gt;Science&lt;/secondary-title&gt;&lt;/titles&gt;&lt;periodical&gt;&lt;full-title&gt;Science&lt;/full-title&gt;&lt;/periodical&gt;&lt;pages&gt;1286-1289&lt;/pages&gt;&lt;volume&gt;331&lt;/volume&gt;&lt;number&gt;6022&lt;/number&gt;&lt;dates&gt;&lt;year&gt;2011&lt;/year&gt;&lt;pub-dates&gt;&lt;date&gt;March 11, 2011&lt;/date&gt;&lt;/pub-dates&gt;&lt;/dates&gt;&lt;urls&gt;&lt;related-urls&gt;&lt;url&gt;http://www.sciencemag.org/content/331/6022/1286.abstract&lt;/url&gt;&lt;/related-urls&gt;&lt;/urls&gt;&lt;electronic-resource-num&gt;10.1126/science.1199071&lt;/electronic-resource-num&gt;&lt;/record&gt;&lt;/Cite&gt;&lt;/EndNote&gt;</w:instrText>
      </w:r>
      <w:r w:rsidR="004A1E14">
        <w:fldChar w:fldCharType="separate"/>
      </w:r>
      <w:r w:rsidR="007D72BB">
        <w:rPr>
          <w:noProof/>
        </w:rPr>
        <w:t>(see also 3)</w:t>
      </w:r>
      <w:r w:rsidR="004A1E14">
        <w:fldChar w:fldCharType="end"/>
      </w:r>
      <w:r w:rsidR="00EB2123" w:rsidRPr="00683852">
        <w:t>, and dispute the gender neutrality of the proto-word for ‘house’</w:t>
      </w:r>
      <w:r w:rsidR="002664E7" w:rsidRPr="00683852">
        <w:t xml:space="preserve">. </w:t>
      </w:r>
      <w:r w:rsidR="00D11FB7" w:rsidRPr="00683852">
        <w:t>They</w:t>
      </w:r>
      <w:r w:rsidR="004C06C1" w:rsidRPr="00683852">
        <w:t xml:space="preserve"> also</w:t>
      </w:r>
      <w:r w:rsidR="00B777DA" w:rsidRPr="00683852">
        <w:t xml:space="preserve"> suggest</w:t>
      </w:r>
      <w:r w:rsidR="002664E7" w:rsidRPr="00683852">
        <w:t xml:space="preserve"> that matriliny is consistent with a people that face an external threat experienced as populations expand and colonise new territory, </w:t>
      </w:r>
      <w:r w:rsidR="0089067D">
        <w:t xml:space="preserve">arguing that </w:t>
      </w:r>
      <w:r w:rsidR="00E3295B" w:rsidRPr="00683852">
        <w:t>absent males would trust their sisters</w:t>
      </w:r>
      <w:r w:rsidR="004D060C" w:rsidRPr="00683852">
        <w:t>,</w:t>
      </w:r>
      <w:r w:rsidR="00E3295B" w:rsidRPr="00683852">
        <w:t xml:space="preserve"> but not their wives</w:t>
      </w:r>
      <w:r w:rsidR="004D060C" w:rsidRPr="00683852">
        <w:t>,</w:t>
      </w:r>
      <w:r w:rsidR="00EB2123" w:rsidRPr="00683852">
        <w:t xml:space="preserve"> to look after their common</w:t>
      </w:r>
      <w:r w:rsidR="004D060C" w:rsidRPr="00683852">
        <w:t xml:space="preserve"> lineage</w:t>
      </w:r>
      <w:r w:rsidR="00EB2123" w:rsidRPr="00683852">
        <w:t xml:space="preserve"> interests</w:t>
      </w:r>
      <w:r w:rsidR="00DC748B" w:rsidRPr="00683852">
        <w:t xml:space="preserve"> </w:t>
      </w:r>
      <w:r w:rsidR="004A1E14">
        <w:fldChar w:fldCharType="begin"/>
      </w:r>
      <w:r w:rsidR="007D72BB">
        <w:instrText xml:space="preserve"> ADDIN EN.CITE &lt;EndNote&gt;&lt;Cite&gt;&lt;Author&gt;Divale&lt;/Author&gt;&lt;Year&gt;1974&lt;/Year&gt;&lt;RecNum&gt;1045&lt;/RecNum&gt;&lt;DisplayText&gt;(15)&lt;/DisplayText&gt;&lt;record&gt;&lt;rec-number&gt;1045&lt;/rec-number&gt;&lt;foreign-keys&gt;&lt;key app="EN" db-id="pss0szexm5dpryew02rv525v5eae9sazesrr" timestamp="1330077540"&gt;1045&lt;/key&gt;&lt;key app="ENWeb" db-id="SgGInwrtqgYAAGEOoNk"&gt;729&lt;/key&gt;&lt;/foreign-keys&gt;&lt;ref-type name="Journal Article"&gt;17&lt;/ref-type&gt;&lt;contributors&gt;&lt;authors&gt;&lt;author&gt;Divale, William&lt;/author&gt;&lt;/authors&gt;&lt;/contributors&gt;&lt;titles&gt;&lt;title&gt;Migration, external warfare and matrilocal residence&lt;/title&gt;&lt;secondary-title&gt;Behavior Science Research&lt;/secondary-title&gt;&lt;/titles&gt;&lt;periodical&gt;&lt;full-title&gt;Behavior Science Research&lt;/full-title&gt;&lt;/periodical&gt;&lt;pages&gt;75-133&lt;/pages&gt;&lt;volume&gt;9&lt;/volume&gt;&lt;dates&gt;&lt;year&gt;1974&lt;/year&gt;&lt;/dates&gt;&lt;urls&gt;&lt;/urls&gt;&lt;/record&gt;&lt;/Cite&gt;&lt;/EndNote&gt;</w:instrText>
      </w:r>
      <w:r w:rsidR="004A1E14">
        <w:fldChar w:fldCharType="separate"/>
      </w:r>
      <w:r w:rsidR="007D72BB">
        <w:rPr>
          <w:noProof/>
        </w:rPr>
        <w:t>(15)</w:t>
      </w:r>
      <w:r w:rsidR="004A1E14">
        <w:fldChar w:fldCharType="end"/>
      </w:r>
      <w:r w:rsidR="00A2098A" w:rsidRPr="00683852">
        <w:t>.</w:t>
      </w:r>
      <w:r w:rsidR="00307D8B" w:rsidRPr="00683852">
        <w:t xml:space="preserve"> </w:t>
      </w:r>
      <w:r w:rsidR="0084724E">
        <w:t>Crucially</w:t>
      </w:r>
      <w:r w:rsidR="00307D8B" w:rsidRPr="00683852">
        <w:t xml:space="preserve">, </w:t>
      </w:r>
      <w:proofErr w:type="spellStart"/>
      <w:r w:rsidR="00307D8B" w:rsidRPr="00683852">
        <w:t>Marck</w:t>
      </w:r>
      <w:proofErr w:type="spellEnd"/>
      <w:r w:rsidR="00307D8B" w:rsidRPr="00683852">
        <w:t xml:space="preserve"> and </w:t>
      </w:r>
      <w:proofErr w:type="spellStart"/>
      <w:r w:rsidR="00307D8B" w:rsidRPr="00683852">
        <w:t>Bostoen</w:t>
      </w:r>
      <w:proofErr w:type="spellEnd"/>
      <w:r w:rsidR="00307D8B" w:rsidRPr="00683852">
        <w:t xml:space="preserve"> </w:t>
      </w:r>
      <w:r w:rsidR="004A1E14">
        <w:fldChar w:fldCharType="begin"/>
      </w:r>
      <w:r w:rsidR="007D72BB">
        <w:instrText xml:space="preserve"> ADDIN EN.CITE &lt;EndNote&gt;&lt;Cite ExcludeAuth="1"&gt;&lt;Author&gt;Marck&lt;/Author&gt;&lt;Year&gt;2011&lt;/Year&gt;&lt;RecNum&gt;1069&lt;/RecNum&gt;&lt;DisplayText&gt;(7)&lt;/DisplayText&gt;&lt;record&gt;&lt;rec-number&gt;1069&lt;/rec-number&gt;&lt;foreign-keys&gt;&lt;key app="EN" db-id="pss0szexm5dpryew02rv525v5eae9sazesrr" timestamp="1330077540"&gt;1069&lt;/key&gt;&lt;key app="ENWeb" db-id="SgGInwrtqgYAAGEOoNk"&gt;780&lt;/key&gt;&lt;/foreign-keys&gt;&lt;ref-type name="Book Section"&gt;5&lt;/ref-type&gt;&lt;contributors&gt;&lt;authors&gt;&lt;author&gt;Marck, Jeff&lt;/author&gt;&lt;author&gt;Bostoen, Koen&lt;/author&gt;&lt;/authors&gt;&lt;secondary-authors&gt;&lt;author&gt;Jones, Doug&lt;/author&gt;&lt;author&gt;Bojka, Milicic&lt;/author&gt;&lt;/secondary-authors&gt;&lt;/contributors&gt;&lt;titles&gt;&lt;title&gt;Proto-Oceanic society (Austronesian) and proto-East Bantu society (Niger-Congo) residence, descent, and kin terms, ca. 1000 BC&lt;/title&gt;&lt;secondary-title&gt;Kinship, Language, and Prehistory: Per Hage and the Renaissance in Kinship Studies&lt;/secondary-title&gt;&lt;/titles&gt;&lt;pages&gt;83-94&lt;/pages&gt;&lt;section&gt;8&lt;/section&gt;&lt;dates&gt;&lt;year&gt;2011&lt;/year&gt;&lt;/dates&gt;&lt;pub-location&gt;Salt Lake City&lt;/pub-location&gt;&lt;publisher&gt;The University of Utah Press&lt;/publisher&gt;&lt;urls&gt;&lt;/urls&gt;&lt;/record&gt;&lt;/Cite&gt;&lt;/EndNote&gt;</w:instrText>
      </w:r>
      <w:r w:rsidR="004A1E14">
        <w:fldChar w:fldCharType="separate"/>
      </w:r>
      <w:r w:rsidR="007D72BB">
        <w:rPr>
          <w:noProof/>
        </w:rPr>
        <w:t>(7)</w:t>
      </w:r>
      <w:r w:rsidR="004A1E14">
        <w:fldChar w:fldCharType="end"/>
      </w:r>
      <w:r w:rsidR="007E773D">
        <w:t xml:space="preserve"> argue that </w:t>
      </w:r>
      <w:proofErr w:type="spellStart"/>
      <w:r w:rsidR="007E773D">
        <w:t>matrifocal</w:t>
      </w:r>
      <w:proofErr w:type="spellEnd"/>
      <w:r w:rsidR="007E773D">
        <w:t xml:space="preserve"> Bantu cultures </w:t>
      </w:r>
      <w:r w:rsidR="00307D8B" w:rsidRPr="00683852">
        <w:t>dissolved with residence changing first</w:t>
      </w:r>
      <w:r w:rsidR="0089067D">
        <w:t xml:space="preserve"> from matrilocal to patrilocal</w:t>
      </w:r>
      <w:r w:rsidR="00EB2123" w:rsidRPr="00683852">
        <w:t xml:space="preserve">, thus supporting </w:t>
      </w:r>
      <w:proofErr w:type="spellStart"/>
      <w:r w:rsidR="00EB2123" w:rsidRPr="00683852">
        <w:t>Divale’s</w:t>
      </w:r>
      <w:proofErr w:type="spellEnd"/>
      <w:r w:rsidR="00EB2123" w:rsidRPr="00683852">
        <w:t xml:space="preserve"> </w:t>
      </w:r>
      <w:r w:rsidR="004A1E14">
        <w:fldChar w:fldCharType="begin"/>
      </w:r>
      <w:r w:rsidR="007D72BB">
        <w:instrText xml:space="preserve"> ADDIN EN.CITE &lt;EndNote&gt;&lt;Cite ExcludeAuth="1"&gt;&lt;Author&gt;Divale&lt;/Author&gt;&lt;Year&gt;1984&lt;/Year&gt;&lt;RecNum&gt;1046&lt;/RecNum&gt;&lt;DisplayText&gt;(16)&lt;/DisplayText&gt;&lt;record&gt;&lt;rec-number&gt;1046&lt;/rec-number&gt;&lt;foreign-keys&gt;&lt;key app="EN" db-id="pss0szexm5dpryew02rv525v5eae9sazesrr" timestamp="1330077540"&gt;1046&lt;/key&gt;&lt;key app="ENWeb" db-id="SgGInwrtqgYAAGEOoNk"&gt;730&lt;/key&gt;&lt;/foreign-keys&gt;&lt;ref-type name="Book"&gt;6&lt;/ref-type&gt;&lt;contributors&gt;&lt;authors&gt;&lt;author&gt;Divale, William&lt;/author&gt;&lt;/authors&gt;&lt;/contributors&gt;&lt;titles&gt;&lt;title&gt;Matrilocal Residence in Pre-literate Societies&lt;/title&gt;&lt;/titles&gt;&lt;dates&gt;&lt;year&gt;1984&lt;/year&gt;&lt;/dates&gt;&lt;pub-location&gt;Ann Arbor, MI&lt;/pub-location&gt;&lt;publisher&gt;UMI Research Press&lt;/publisher&gt;&lt;urls&gt;&lt;/urls&gt;&lt;/record&gt;&lt;/Cite&gt;&lt;/EndNote&gt;</w:instrText>
      </w:r>
      <w:r w:rsidR="004A1E14">
        <w:fldChar w:fldCharType="separate"/>
      </w:r>
      <w:r w:rsidR="007D72BB">
        <w:rPr>
          <w:noProof/>
        </w:rPr>
        <w:t>(16)</w:t>
      </w:r>
      <w:r w:rsidR="004A1E14">
        <w:fldChar w:fldCharType="end"/>
      </w:r>
      <w:r w:rsidR="00EB2123" w:rsidRPr="00683852">
        <w:t xml:space="preserve"> proposal that changes in residence drive changes in </w:t>
      </w:r>
      <w:r w:rsidR="00DA3E86">
        <w:t>inheritance patterns</w:t>
      </w:r>
      <w:r w:rsidR="00EB2123" w:rsidRPr="00683852">
        <w:t xml:space="preserve"> for a migrating population</w:t>
      </w:r>
      <w:r w:rsidR="00307D8B" w:rsidRPr="00683852">
        <w:t>.</w:t>
      </w:r>
      <w:r w:rsidR="002664E7" w:rsidRPr="00683852">
        <w:t xml:space="preserve"> </w:t>
      </w:r>
      <w:r w:rsidR="00630796" w:rsidRPr="00683852">
        <w:t xml:space="preserve">This </w:t>
      </w:r>
      <w:r w:rsidR="00FF3570">
        <w:t>provides support for</w:t>
      </w:r>
      <w:r w:rsidR="00630796" w:rsidRPr="00683852">
        <w:t xml:space="preserve"> ‘</w:t>
      </w:r>
      <w:r w:rsidR="009E1E22">
        <w:t>M</w:t>
      </w:r>
      <w:r w:rsidR="00630796" w:rsidRPr="00683852">
        <w:t xml:space="preserve">ain </w:t>
      </w:r>
      <w:r w:rsidR="009E1E22">
        <w:t>S</w:t>
      </w:r>
      <w:r w:rsidR="00630796" w:rsidRPr="00683852">
        <w:t xml:space="preserve">equence </w:t>
      </w:r>
      <w:r w:rsidR="009E1E22">
        <w:t>T</w:t>
      </w:r>
      <w:r w:rsidR="00630796" w:rsidRPr="00683852">
        <w:t xml:space="preserve">heory’, which proposes that worldwide </w:t>
      </w:r>
      <w:r w:rsidR="0089067D">
        <w:t xml:space="preserve">there is a </w:t>
      </w:r>
      <w:r w:rsidR="00630796" w:rsidRPr="00683852">
        <w:t xml:space="preserve">pattern </w:t>
      </w:r>
      <w:r w:rsidR="00DB50A3">
        <w:t>of</w:t>
      </w:r>
      <w:r w:rsidR="00630796" w:rsidRPr="00683852">
        <w:t xml:space="preserve"> </w:t>
      </w:r>
      <w:r w:rsidR="00663332">
        <w:t xml:space="preserve">change in </w:t>
      </w:r>
      <w:r w:rsidR="00630796" w:rsidRPr="00683852">
        <w:t>residence</w:t>
      </w:r>
      <w:r w:rsidR="006C3162" w:rsidRPr="00683852">
        <w:t xml:space="preserve"> </w:t>
      </w:r>
      <w:r w:rsidR="00663332">
        <w:t xml:space="preserve">rules </w:t>
      </w:r>
      <w:r w:rsidR="00DB50A3">
        <w:t>driving</w:t>
      </w:r>
      <w:r w:rsidR="00630796" w:rsidRPr="00683852">
        <w:t xml:space="preserve"> </w:t>
      </w:r>
      <w:r w:rsidR="00663332">
        <w:t>change in</w:t>
      </w:r>
      <w:r w:rsidR="00630796" w:rsidRPr="00683852">
        <w:t xml:space="preserve"> other social structures </w:t>
      </w:r>
      <w:r w:rsidR="004A1E14">
        <w:fldChar w:fldCharType="begin">
          <w:fldData xml:space="preserve">PEVuZE5vdGU+PENpdGU+PEF1dGhvcj5NdXJkb2NrPC9BdXRob3I+PFllYXI+MTk0OTwvWWVhcj48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</w:fldData>
        </w:fldChar>
      </w:r>
      <w:r w:rsidR="00A97727">
        <w:instrText xml:space="preserve"> ADDIN EN.CITE </w:instrText>
      </w:r>
      <w:r w:rsidR="00A97727">
        <w:fldChar w:fldCharType="begin">
          <w:fldData xml:space="preserve">PEVuZE5vdGU+PENpdGU+PEF1dGhvcj5NdXJkb2NrPC9BdXRob3I+PFllYXI+MTk0OTwvWWVhcj48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</w:fldData>
        </w:fldChar>
      </w:r>
      <w:r w:rsidR="00A97727">
        <w:instrText xml:space="preserve"> ADDIN EN.CITE.DATA </w:instrText>
      </w:r>
      <w:r w:rsidR="00A97727">
        <w:fldChar w:fldCharType="end"/>
      </w:r>
      <w:r w:rsidR="004A1E14">
        <w:fldChar w:fldCharType="separate"/>
      </w:r>
      <w:r w:rsidR="007D72BB">
        <w:rPr>
          <w:noProof/>
        </w:rPr>
        <w:t>(2)</w:t>
      </w:r>
      <w:r w:rsidR="004A1E14">
        <w:fldChar w:fldCharType="end"/>
      </w:r>
      <w:r w:rsidR="00630796" w:rsidRPr="00683852">
        <w:t>.</w:t>
      </w:r>
      <w:r w:rsidR="00E4377C">
        <w:t xml:space="preserve"> In p</w:t>
      </w:r>
      <w:r w:rsidR="00350B60">
        <w:t>articular, Murdock argues “</w:t>
      </w:r>
      <w:r w:rsidR="00E4377C">
        <w:t>when any social system undergoes change, such change regularly begins with a modifi</w:t>
      </w:r>
      <w:r w:rsidR="00350B60">
        <w:t>cation in the rule of residence”</w:t>
      </w:r>
      <w:r w:rsidR="00E4377C">
        <w:t xml:space="preserve"> </w:t>
      </w:r>
      <w:r w:rsidR="00E4377C">
        <w:fldChar w:fldCharType="begin">
          <w:fldData xml:space="preserve">PEVuZE5vdGU+PENpdGU+PEF1dGhvcj5NdXJkb2NrPC9BdXRob3I+PFllYXI+MTk0OTwvWWVhcj48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</w:fldData>
        </w:fldChar>
      </w:r>
      <w:r w:rsidR="00350B60">
        <w:instrText xml:space="preserve"> ADDIN EN.CITE </w:instrText>
      </w:r>
      <w:r w:rsidR="00350B60">
        <w:fldChar w:fldCharType="begin">
          <w:fldData xml:space="preserve">PEVuZE5vdGU+PENpdGU+PEF1dGhvcj5NdXJkb2NrPC9BdXRob3I+PFllYXI+MTk0OTwvWWVhcj48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</w:fldData>
        </w:fldChar>
      </w:r>
      <w:r w:rsidR="00350B60">
        <w:instrText xml:space="preserve"> ADDIN EN.CITE.DATA </w:instrText>
      </w:r>
      <w:r w:rsidR="00350B60">
        <w:fldChar w:fldCharType="end"/>
      </w:r>
      <w:r w:rsidR="00E4377C">
        <w:fldChar w:fldCharType="separate"/>
      </w:r>
      <w:r w:rsidR="00350B60">
        <w:rPr>
          <w:noProof/>
        </w:rPr>
        <w:t>(2 p.221)</w:t>
      </w:r>
      <w:r w:rsidR="00E4377C">
        <w:fldChar w:fldCharType="end"/>
      </w:r>
      <w:r w:rsidR="00E4377C">
        <w:t xml:space="preserve">. Changes in descent follow and are always consistent with the change in residence. Changes in kinship </w:t>
      </w:r>
      <w:r w:rsidR="00E4377C">
        <w:lastRenderedPageBreak/>
        <w:t xml:space="preserve">terminology are affected by </w:t>
      </w:r>
      <w:r w:rsidR="00350B60">
        <w:t xml:space="preserve">changes in </w:t>
      </w:r>
      <w:r w:rsidR="00E4377C">
        <w:t xml:space="preserve">both residence and descent and may follow </w:t>
      </w:r>
      <w:r w:rsidR="00350B60">
        <w:t xml:space="preserve">some considerable time afterwards </w:t>
      </w:r>
      <w:r w:rsidR="00350B60">
        <w:fldChar w:fldCharType="begin">
          <w:fldData xml:space="preserve">PEVuZE5vdGU+PENpdGU+PEF1dGhvcj5NdXJkb2NrPC9BdXRob3I+PFllYXI+MTk0OTwvWWVhcj48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</w:fldData>
        </w:fldChar>
      </w:r>
      <w:r w:rsidR="00350B60">
        <w:instrText xml:space="preserve"> ADDIN EN.CITE </w:instrText>
      </w:r>
      <w:r w:rsidR="00350B60">
        <w:fldChar w:fldCharType="begin">
          <w:fldData xml:space="preserve">PEVuZE5vdGU+PENpdGU+PEF1dGhvcj5NdXJkb2NrPC9BdXRob3I+PFllYXI+MTk0OTwvWWVhcj48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</w:fldData>
        </w:fldChar>
      </w:r>
      <w:r w:rsidR="00350B60">
        <w:instrText xml:space="preserve"> ADDIN EN.CITE.DATA </w:instrText>
      </w:r>
      <w:r w:rsidR="00350B60">
        <w:fldChar w:fldCharType="end"/>
      </w:r>
      <w:r w:rsidR="00350B60">
        <w:fldChar w:fldCharType="separate"/>
      </w:r>
      <w:r w:rsidR="00350B60">
        <w:rPr>
          <w:noProof/>
        </w:rPr>
        <w:t>(2)</w:t>
      </w:r>
      <w:r w:rsidR="00350B60">
        <w:fldChar w:fldCharType="end"/>
      </w:r>
      <w:r w:rsidR="00350B60">
        <w:t>.</w:t>
      </w:r>
    </w:p>
    <w:p w14:paraId="6AA4FAFA" w14:textId="470CB41C" w:rsidR="00047E33" w:rsidRDefault="002664E7" w:rsidP="00E50DC1">
      <w:pPr>
        <w:pStyle w:val="Body1"/>
      </w:pPr>
      <w:r w:rsidRPr="00683852">
        <w:t>There is therefore no agreement among researchers about the ancestral state</w:t>
      </w:r>
      <w:r w:rsidR="00FF2CC8">
        <w:t>s or patterns of change</w:t>
      </w:r>
      <w:r w:rsidRPr="00683852">
        <w:t xml:space="preserve"> </w:t>
      </w:r>
      <w:r w:rsidR="00FF2CC8">
        <w:t>in</w:t>
      </w:r>
      <w:r w:rsidR="00FF2CC8" w:rsidRPr="00683852">
        <w:t xml:space="preserve"> </w:t>
      </w:r>
      <w:r w:rsidRPr="00683852">
        <w:t>kinship traits among Bantu societies based o</w:t>
      </w:r>
      <w:r w:rsidR="00AC55A2" w:rsidRPr="00683852">
        <w:t>n historical linguistic methods</w:t>
      </w:r>
      <w:r w:rsidR="00047E33">
        <w:t>. There are a number of</w:t>
      </w:r>
      <w:r w:rsidR="005F62D5" w:rsidRPr="00683852">
        <w:t xml:space="preserve"> problem</w:t>
      </w:r>
      <w:r w:rsidR="00047E33">
        <w:t>s</w:t>
      </w:r>
      <w:r w:rsidR="005F62D5" w:rsidRPr="00683852">
        <w:t xml:space="preserve"> with </w:t>
      </w:r>
      <w:r w:rsidR="00047E33">
        <w:t>relying solely on reconstructions of ancestral vocabulary to infer</w:t>
      </w:r>
      <w:r w:rsidR="00A97727">
        <w:t xml:space="preserve"> social organis</w:t>
      </w:r>
      <w:r w:rsidR="00047E33">
        <w:t>ation in the past</w:t>
      </w:r>
      <w:r w:rsidR="005F62D5" w:rsidRPr="00683852">
        <w:t>.</w:t>
      </w:r>
      <w:r w:rsidR="00350B60">
        <w:t xml:space="preserve"> First</w:t>
      </w:r>
      <w:r w:rsidR="00047E33">
        <w:t xml:space="preserve">, although linguists employ systematic methods of reconstructing </w:t>
      </w:r>
      <w:r w:rsidR="004E3CE2">
        <w:t xml:space="preserve">proto-forms </w:t>
      </w:r>
      <w:r w:rsidR="00047E33">
        <w:t>based on regular sound changes</w:t>
      </w:r>
      <w:r w:rsidR="00A97727">
        <w:t xml:space="preserve"> </w:t>
      </w:r>
      <w:r w:rsidR="00A97727">
        <w:fldChar w:fldCharType="begin"/>
      </w:r>
      <w:r w:rsidR="00A97727">
        <w:instrText xml:space="preserve"> ADDIN EN.CITE &lt;EndNote&gt;&lt;Cite&gt;&lt;Author&gt;Vansina&lt;/Author&gt;&lt;Year&gt;1995&lt;/Year&gt;&lt;RecNum&gt;1087&lt;/RecNum&gt;&lt;DisplayText&gt;(13, 14)&lt;/DisplayText&gt;&lt;record&gt;&lt;rec-number&gt;1087&lt;/rec-number&gt;&lt;foreign-keys&gt;&lt;key app="EN" db-id="pss0szexm5dpryew02rv525v5eae9sazesrr" timestamp="1330077540"&gt;1087&lt;/key&gt;&lt;key app="ENWeb" db-id="SgGInwrtqgYAAGEOoNk"&gt;721&lt;/key&gt;&lt;/foreign-keys&gt;&lt;ref-type name="Journal Article"&gt;17&lt;/ref-type&gt;&lt;contributors&gt;&lt;authors&gt;&lt;author&gt;Vansina, Jan&lt;/author&gt;&lt;/authors&gt;&lt;/contributors&gt;&lt;titles&gt;&lt;title&gt;New linguistic evidence and the Bantu expansion&lt;/title&gt;&lt;secondary-title&gt;Journal of African History&lt;/secondary-title&gt;&lt;/titles&gt;&lt;periodical&gt;&lt;full-title&gt;Journal of African History&lt;/full-title&gt;&lt;/periodical&gt;&lt;pages&gt;173-195&lt;/pages&gt;&lt;volume&gt;36&lt;/volume&gt;&lt;number&gt;2&lt;/number&gt;&lt;dates&gt;&lt;year&gt;1995&lt;/year&gt;&lt;pub-dates&gt;&lt;date&gt;1995&lt;/date&gt;&lt;/pub-dates&gt;&lt;/dates&gt;&lt;isbn&gt;0021-8537&lt;/isbn&gt;&lt;accession-num&gt;WOS:A1995RL85200001&lt;/accession-num&gt;&lt;urls&gt;&lt;related-urls&gt;&lt;url&gt;&amp;lt;Go to ISI&amp;gt;://WOS:A1995RL85200001&lt;/url&gt;&lt;/related-urls&gt;&lt;/urls&gt;&lt;/record&gt;&lt;/Cite&gt;&lt;Cite&gt;&lt;Author&gt;Hage&lt;/Author&gt;&lt;Year&gt;2011&lt;/Year&gt;&lt;RecNum&gt;1059&lt;/RecNum&gt;&lt;record&gt;&lt;rec-number&gt;1059&lt;/rec-number&gt;&lt;foreign-keys&gt;&lt;key app="EN" db-id="pss0szexm5dpryew02rv525v5eae9sazesrr" timestamp="1330077540"&gt;1059&lt;/key&gt;&lt;key app="ENWeb" db-id="SgGInwrtqgYAAGEOoNk"&gt;725&lt;/key&gt;&lt;/foreign-keys&gt;&lt;ref-type name="Book Section"&gt;5&lt;/ref-type&gt;&lt;contributors&gt;&lt;authors&gt;&lt;author&gt;Hage, Per&lt;/author&gt;&lt;author&gt;Marck, Jeff&lt;/author&gt;&lt;/authors&gt;&lt;secondary-authors&gt;&lt;author&gt;Jones, Doug&lt;/author&gt;&lt;author&gt;Bojka, Milicic&lt;/author&gt;&lt;/secondary-authors&gt;&lt;/contributors&gt;&lt;titles&gt;&lt;title&gt;Proto-Bantu descent groups&lt;/title&gt;&lt;secondary-title&gt;Kinship, Language, and Prehistory: Per Hage and the Renaissance in Kinship Studies&lt;/secondary-title&gt;&lt;/titles&gt;&lt;pages&gt;75-78&lt;/pages&gt;&lt;section&gt;6&lt;/section&gt;&lt;dates&gt;&lt;year&gt;2011&lt;/year&gt;&lt;/dates&gt;&lt;pub-location&gt;Salt Lake City&lt;/pub-location&gt;&lt;publisher&gt;The University of Utah Press&lt;/publisher&gt;&lt;urls&gt;&lt;/urls&gt;&lt;/record&gt;&lt;/Cite&gt;&lt;/EndNote&gt;</w:instrText>
      </w:r>
      <w:r w:rsidR="00A97727">
        <w:fldChar w:fldCharType="separate"/>
      </w:r>
      <w:r w:rsidR="00A97727">
        <w:rPr>
          <w:noProof/>
        </w:rPr>
        <w:t>(13, 14)</w:t>
      </w:r>
      <w:r w:rsidR="00A97727">
        <w:fldChar w:fldCharType="end"/>
      </w:r>
      <w:r w:rsidR="004E3CE2">
        <w:t xml:space="preserve">, </w:t>
      </w:r>
      <w:r w:rsidR="00047E33">
        <w:t>there is still an element of subjectivity in this approach</w:t>
      </w:r>
      <w:r w:rsidR="00350B60">
        <w:t>,</w:t>
      </w:r>
      <w:r w:rsidR="00047E33">
        <w:t xml:space="preserve"> which can lead </w:t>
      </w:r>
      <w:r w:rsidR="00047E33" w:rsidRPr="00683852">
        <w:t>different researchers to suggest contradictory results based on the same words</w:t>
      </w:r>
      <w:r w:rsidR="00A97727">
        <w:t xml:space="preserve"> </w:t>
      </w:r>
      <w:r w:rsidR="00A97727">
        <w:fldChar w:fldCharType="begin">
          <w:fldData xml:space="preserve">PEVuZE5vdGU+PENpdGU+PEF1dGhvcj5WYW5zaW5hPC9BdXRob3I+PFllYXI+MTk5NTwvWWVhcj48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</w:fldData>
        </w:fldChar>
      </w:r>
      <w:r w:rsidR="00A97727">
        <w:instrText xml:space="preserve"> ADDIN EN.CITE </w:instrText>
      </w:r>
      <w:r w:rsidR="00A97727">
        <w:fldChar w:fldCharType="begin">
          <w:fldData xml:space="preserve">PEVuZE5vdGU+PENpdGU+PEF1dGhvcj5WYW5zaW5hPC9BdXRob3I+PFllYXI+MTk5NTwvWWVhcj48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</w:fldData>
        </w:fldChar>
      </w:r>
      <w:r w:rsidR="00A97727">
        <w:instrText xml:space="preserve"> ADDIN EN.CITE.DATA </w:instrText>
      </w:r>
      <w:r w:rsidR="00A97727">
        <w:fldChar w:fldCharType="end"/>
      </w:r>
      <w:r w:rsidR="00A97727">
        <w:fldChar w:fldCharType="separate"/>
      </w:r>
      <w:r w:rsidR="00A97727">
        <w:rPr>
          <w:noProof/>
        </w:rPr>
        <w:t>(7, 13, 14)</w:t>
      </w:r>
      <w:r w:rsidR="00A97727">
        <w:fldChar w:fldCharType="end"/>
      </w:r>
      <w:r w:rsidR="00047E33" w:rsidRPr="00683852">
        <w:t>.</w:t>
      </w:r>
      <w:r w:rsidR="00047E33">
        <w:t xml:space="preserve"> </w:t>
      </w:r>
      <w:r w:rsidR="004E3CE2">
        <w:t xml:space="preserve">Furthermore, the inference of </w:t>
      </w:r>
      <w:r w:rsidR="00A97727">
        <w:t>social organis</w:t>
      </w:r>
      <w:r w:rsidR="004E3CE2">
        <w:t>ation in a past society is a further step removed from this process, and assumes a direct relationship between particular words</w:t>
      </w:r>
      <w:r w:rsidR="00B608D7">
        <w:t xml:space="preserve"> and particular forms of organis</w:t>
      </w:r>
      <w:r w:rsidR="004E3CE2">
        <w:t>ation. While it may be possible to reconstruct the sound of a particular lexical item the meaning of such a word is less clear due to the poss</w:t>
      </w:r>
      <w:r w:rsidR="00B608D7">
        <w:t>ibility of semantic shifts</w:t>
      </w:r>
      <w:r w:rsidR="00FD3ED8">
        <w:t xml:space="preserve"> </w:t>
      </w:r>
      <w:r w:rsidR="00FD3ED8">
        <w:fldChar w:fldCharType="begin"/>
      </w:r>
      <w:r w:rsidR="00FD3ED8">
        <w:instrText xml:space="preserve"> ADDIN EN.CITE &lt;EndNote&gt;&lt;Cite&gt;&lt;Author&gt;Heggarty&lt;/Author&gt;&lt;Year&gt;2006&lt;/Year&gt;&lt;RecNum&gt;2428&lt;/RecNum&gt;&lt;DisplayText&gt;(17)&lt;/DisplayText&gt;&lt;record&gt;&lt;rec-number&gt;2428&lt;/rec-number&gt;&lt;foreign-keys&gt;&lt;key app="EN" db-id="pss0szexm5dpryew02rv525v5eae9sazesrr" timestamp="1414148690"&gt;2428&lt;/key&gt;&lt;/foreign-keys&gt;&lt;ref-type name="Journal Article"&gt;17&lt;/ref-type&gt;&lt;contributors&gt;&lt;authors&gt;&lt;author&gt;Heggarty, Paul&lt;/author&gt;&lt;/authors&gt;&lt;/contributors&gt;&lt;titles&gt;&lt;title&gt;Interdisciplinary indiscipline? Can phylogenetic methods meaningfully be applied to language data—and to dating language&lt;/title&gt;&lt;secondary-title&gt;Phylogenetic methods and the prehistory of languages&lt;/secondary-title&gt;&lt;/titles&gt;&lt;periodical&gt;&lt;full-title&gt;Phylogenetic methods and the prehistory of languages&lt;/full-title&gt;&lt;/periodical&gt;&lt;pages&gt;183&lt;/pages&gt;&lt;dates&gt;&lt;year&gt;2006&lt;/year&gt;&lt;/dates&gt;&lt;urls&gt;&lt;/urls&gt;&lt;/record&gt;&lt;/Cite&gt;&lt;/EndNote&gt;</w:instrText>
      </w:r>
      <w:r w:rsidR="00FD3ED8">
        <w:fldChar w:fldCharType="separate"/>
      </w:r>
      <w:r w:rsidR="00FD3ED8">
        <w:rPr>
          <w:noProof/>
        </w:rPr>
        <w:t>(17)</w:t>
      </w:r>
      <w:r w:rsidR="00FD3ED8">
        <w:fldChar w:fldCharType="end"/>
      </w:r>
      <w:r w:rsidR="004E3CE2">
        <w:t xml:space="preserve">. </w:t>
      </w:r>
      <w:r w:rsidR="005F62D5" w:rsidRPr="00683852">
        <w:t xml:space="preserve"> </w:t>
      </w:r>
    </w:p>
    <w:p w14:paraId="563D3E75" w14:textId="2CABB2F9" w:rsidR="0027720A" w:rsidRPr="00683852" w:rsidRDefault="005F62D5" w:rsidP="00F97F65">
      <w:pPr>
        <w:pStyle w:val="Body1"/>
      </w:pPr>
      <w:r w:rsidRPr="00683852">
        <w:t xml:space="preserve">Phylogenetic </w:t>
      </w:r>
      <w:r w:rsidR="004E3CE2">
        <w:t xml:space="preserve">comparative </w:t>
      </w:r>
      <w:r w:rsidRPr="00683852">
        <w:t xml:space="preserve">methods, </w:t>
      </w:r>
      <w:r w:rsidR="004E3CE2">
        <w:t>adapt</w:t>
      </w:r>
      <w:r w:rsidR="004E3CE2" w:rsidRPr="00683852">
        <w:t xml:space="preserve">ed </w:t>
      </w:r>
      <w:r w:rsidRPr="00683852">
        <w:t xml:space="preserve">from evolutionary biology, </w:t>
      </w:r>
      <w:r w:rsidR="004E3CE2">
        <w:t xml:space="preserve">offer an alternative way of reconstructing the evolutionary history of cultural traits such </w:t>
      </w:r>
      <w:r w:rsidR="00B608D7">
        <w:t xml:space="preserve">as </w:t>
      </w:r>
      <w:r w:rsidR="004E3CE2">
        <w:t xml:space="preserve">kinship structures. These techniques map the </w:t>
      </w:r>
      <w:r w:rsidR="00F97F65">
        <w:t xml:space="preserve">traits of interest </w:t>
      </w:r>
      <w:r w:rsidR="00A36C56">
        <w:t xml:space="preserve">(in this case descent and residence) </w:t>
      </w:r>
      <w:r w:rsidR="00F97F65">
        <w:t xml:space="preserve">onto a phylogenetic tree, which represents </w:t>
      </w:r>
      <w:r w:rsidR="00350B60">
        <w:t>the way</w:t>
      </w:r>
      <w:r w:rsidR="00F97F65">
        <w:t xml:space="preserve"> societies are related to </w:t>
      </w:r>
      <w:r w:rsidR="00B608D7">
        <w:t>each other</w:t>
      </w:r>
      <w:r w:rsidR="00F97F65">
        <w:t xml:space="preserve"> historically. The likely forms of these traits in past societies can then be inferred using an explicit statistical model of trait evolution. Importantly these reconstructions are probabilistic, meaning </w:t>
      </w:r>
      <w:r w:rsidR="00B608D7">
        <w:t>it is possible to</w:t>
      </w:r>
      <w:r w:rsidR="00F97F65">
        <w:t xml:space="preserve"> assess how much confidence to place in any particular reconstruction. T</w:t>
      </w:r>
      <w:r w:rsidR="0089067D">
        <w:t xml:space="preserve">he likelihood of alternative </w:t>
      </w:r>
      <w:r w:rsidR="0089067D">
        <w:lastRenderedPageBreak/>
        <w:t xml:space="preserve">hypotheses for the </w:t>
      </w:r>
      <w:r w:rsidR="00971160">
        <w:t xml:space="preserve">pattern of </w:t>
      </w:r>
      <w:r w:rsidR="0089067D">
        <w:t>evolution of traits o</w:t>
      </w:r>
      <w:r w:rsidR="00F97F65">
        <w:t>ver</w:t>
      </w:r>
      <w:r w:rsidR="0089067D">
        <w:t xml:space="preserve"> the tree can </w:t>
      </w:r>
      <w:r w:rsidR="00A41A39">
        <w:t>then</w:t>
      </w:r>
      <w:r w:rsidR="00F97F65">
        <w:t xml:space="preserve"> </w:t>
      </w:r>
      <w:r w:rsidR="0089067D">
        <w:t xml:space="preserve">be estimated. </w:t>
      </w:r>
      <w:r w:rsidR="00F97F65">
        <w:t xml:space="preserve">Furthermore, </w:t>
      </w:r>
      <w:r w:rsidR="00B608D7">
        <w:t>performing analyses over a sample of phylogenetic trees can explicitly incorporate uncertainty about the historical relationships between societies</w:t>
      </w:r>
      <w:r w:rsidR="00F97F65">
        <w:t xml:space="preserve">. </w:t>
      </w:r>
      <w:r w:rsidR="00DB50A3">
        <w:t>T</w:t>
      </w:r>
      <w:r w:rsidR="000F6D8A" w:rsidRPr="00683852">
        <w:t xml:space="preserve">hese methods </w:t>
      </w:r>
      <w:r w:rsidR="009E1E22">
        <w:t>can be used</w:t>
      </w:r>
      <w:r w:rsidR="009E1E22" w:rsidRPr="00683852">
        <w:t xml:space="preserve"> to </w:t>
      </w:r>
      <w:r w:rsidR="0089067D">
        <w:t>estimate</w:t>
      </w:r>
      <w:r w:rsidR="009E1E22" w:rsidRPr="00683852">
        <w:t xml:space="preserve"> the </w:t>
      </w:r>
      <w:r w:rsidR="009E1E22">
        <w:t xml:space="preserve">cultural </w:t>
      </w:r>
      <w:r w:rsidR="009E1E22" w:rsidRPr="00683852">
        <w:t xml:space="preserve">history of </w:t>
      </w:r>
      <w:r w:rsidR="009E1E22">
        <w:t>a language family,</w:t>
      </w:r>
      <w:r w:rsidR="009E1E22" w:rsidRPr="009E1E22">
        <w:t xml:space="preserve"> </w:t>
      </w:r>
      <w:r w:rsidR="009E1E22" w:rsidRPr="00683852">
        <w:t>even where historical records or archaeological evidence are absent</w:t>
      </w:r>
      <w:r w:rsidR="009E1E22">
        <w:t xml:space="preserve">, and </w:t>
      </w:r>
      <w:r w:rsidR="000F6D8A" w:rsidRPr="00683852">
        <w:t xml:space="preserve">have </w:t>
      </w:r>
      <w:r w:rsidR="00F97F65">
        <w:t xml:space="preserve">previously </w:t>
      </w:r>
      <w:r w:rsidR="000F6D8A" w:rsidRPr="00683852">
        <w:t xml:space="preserve">been </w:t>
      </w:r>
      <w:r w:rsidR="009E1E22">
        <w:t>employed</w:t>
      </w:r>
      <w:r w:rsidR="009E1E22" w:rsidRPr="00683852">
        <w:t xml:space="preserve"> </w:t>
      </w:r>
      <w:r w:rsidR="000F6D8A" w:rsidRPr="00683852">
        <w:t xml:space="preserve">to examine the history of residence patterns in </w:t>
      </w:r>
      <w:r w:rsidR="00950696" w:rsidRPr="00683852">
        <w:t xml:space="preserve">both </w:t>
      </w:r>
      <w:r w:rsidR="000F6D8A" w:rsidRPr="00683852">
        <w:t xml:space="preserve">the Indo-European and Austronesian language families </w:t>
      </w:r>
      <w:r w:rsidR="004A1E14">
        <w:fldChar w:fldCharType="begin">
          <w:fldData xml:space="preserve">PEVuZE5vdGU+PENpdGU+PEF1dGhvcj5Gb3J0dW5hdG88L0F1dGhvcj48WWVhcj4yMDEwPC9ZZWFy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</w:fldData>
        </w:fldChar>
      </w:r>
      <w:r w:rsidR="00E4377C">
        <w:instrText xml:space="preserve"> ADDIN EN.CITE </w:instrText>
      </w:r>
      <w:r w:rsidR="00E4377C">
        <w:fldChar w:fldCharType="begin">
          <w:fldData xml:space="preserve">PEVuZE5vdGU+PENpdGU+PEF1dGhvcj5Gb3J0dW5hdG88L0F1dGhvcj48WWVhcj4yMDEwPC9ZZWFy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</w:fldData>
        </w:fldChar>
      </w:r>
      <w:r w:rsidR="00E4377C">
        <w:instrText xml:space="preserve"> ADDIN EN.CITE.DATA </w:instrText>
      </w:r>
      <w:r w:rsidR="00E4377C">
        <w:fldChar w:fldCharType="end"/>
      </w:r>
      <w:r w:rsidR="004A1E14">
        <w:fldChar w:fldCharType="separate"/>
      </w:r>
      <w:r w:rsidR="00E4377C">
        <w:rPr>
          <w:noProof/>
        </w:rPr>
        <w:t>(18, 19)</w:t>
      </w:r>
      <w:r w:rsidR="004A1E14">
        <w:fldChar w:fldCharType="end"/>
      </w:r>
      <w:r w:rsidR="000F6D8A" w:rsidRPr="00683852">
        <w:t>.</w:t>
      </w:r>
    </w:p>
    <w:p w14:paraId="0691EF17" w14:textId="51FDB80C" w:rsidR="0027720A" w:rsidRPr="00683852" w:rsidRDefault="0027720A" w:rsidP="0027720A">
      <w:pPr>
        <w:pStyle w:val="Body1"/>
      </w:pPr>
      <w:r w:rsidRPr="00683852">
        <w:t xml:space="preserve">The Bantu speaking people of sub-Saharan Africa represent one of the major </w:t>
      </w:r>
      <w:r w:rsidR="00126AAD">
        <w:t xml:space="preserve">early </w:t>
      </w:r>
      <w:r w:rsidRPr="00683852">
        <w:t>farming expansions</w:t>
      </w:r>
      <w:r w:rsidR="00126AAD">
        <w:t xml:space="preserve">; </w:t>
      </w:r>
      <w:r w:rsidRPr="00683852">
        <w:t xml:space="preserve">the advantage of agricultural food production allowed a single language group to displace and expand into the lands of previous hunter-gatherer populations </w:t>
      </w:r>
      <w:r w:rsidR="004A1E14">
        <w:fldChar w:fldCharType="begin"/>
      </w:r>
      <w:r w:rsidR="007D72BB">
        <w:instrText xml:space="preserve"> ADDIN EN.CITE &lt;EndNote&gt;&lt;Cite&gt;&lt;Author&gt;Diamond&lt;/Author&gt;&lt;Year&gt;2003&lt;/Year&gt;&lt;RecNum&gt;1783&lt;/RecNum&gt;&lt;IDText&gt;Farmers and their languages: the first expansions&lt;/IDText&gt;&lt;DisplayText&gt;(6)&lt;/DisplayText&gt;&lt;record&gt;&lt;rec-number&gt;1783&lt;/rec-number&gt;&lt;foreign-keys&gt;&lt;key app="EN" db-id="pss0szexm5dpryew02rv525v5eae9sazesrr" timestamp="1330958425"&gt;1783&lt;/key&gt;&lt;key app="ENWeb" db-id="SgGInwrtqgYAAGEOoNk"&gt;782&lt;/key&gt;&lt;/foreign-keys&gt;&lt;ref-type name="Journal Article"&gt;17&lt;/ref-type&gt;&lt;contributors&gt;&lt;authors&gt;&lt;author&gt;Diamond, Jared&lt;/author&gt;&lt;author&gt;Bellwood, Peter&lt;/author&gt;&lt;/authors&gt;&lt;/contributors&gt;&lt;titles&gt;&lt;title&gt;Farmers and their languages: the first expansions&lt;/title&gt;&lt;secondary-title&gt;Science&lt;/secondary-title&gt;&lt;tertiary-title&gt;New Series&lt;/tertiary-title&gt;&lt;/titles&gt;&lt;periodical&gt;&lt;full-title&gt;Science&lt;/full-title&gt;&lt;/periodical&gt;&lt;pages&gt;597-603&lt;/pages&gt;&lt;volume&gt;300&lt;/volume&gt;&lt;number&gt;5619&lt;/number&gt;&lt;dates&gt;&lt;year&gt;2003&lt;/year&gt;&lt;/dates&gt;&lt;publisher&gt;American Association for the Advancement of Science&lt;/publisher&gt;&lt;isbn&gt;00368075&lt;/isbn&gt;&lt;urls&gt;&lt;related-urls&gt;&lt;url&gt;http://www.jstor.org/stable/3834351&lt;/url&gt;&lt;/related-urls&gt;&lt;/urls&gt;&lt;/record&gt;&lt;/Cite&gt;&lt;/EndNote&gt;</w:instrText>
      </w:r>
      <w:r w:rsidR="004A1E14">
        <w:fldChar w:fldCharType="separate"/>
      </w:r>
      <w:r w:rsidR="007D72BB">
        <w:rPr>
          <w:noProof/>
        </w:rPr>
        <w:t>(6)</w:t>
      </w:r>
      <w:r w:rsidR="004A1E14">
        <w:fldChar w:fldCharType="end"/>
      </w:r>
      <w:r w:rsidRPr="00683852">
        <w:t xml:space="preserve">. This has allowed for language phylogenies of Bantu societies to be generated </w:t>
      </w:r>
      <w:r w:rsidR="004A1E14">
        <w:fldChar w:fldCharType="begin">
          <w:fldData xml:space="preserve">PEVuZE5vdGU+PENpdGU+PEF1dGhvcj5Ib2xkZW48L0F1dGhvcj48WWVhcj4yMDAyPC9ZZWFyPjxS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2b2x1bWU+MjgwPC92b2x1bWU+PG51bWJl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</w:fldData>
        </w:fldChar>
      </w:r>
      <w:r w:rsidR="00E4377C">
        <w:instrText xml:space="preserve"> ADDIN EN.CITE </w:instrText>
      </w:r>
      <w:r w:rsidR="00E4377C">
        <w:fldChar w:fldCharType="begin">
          <w:fldData xml:space="preserve">PEVuZE5vdGU+PENpdGU+PEF1dGhvcj5Ib2xkZW48L0F1dGhvcj48WWVhcj4yMDAyPC9ZZWFyPjxS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2b2x1bWU+MjgwPC92b2x1bWU+PG51bWJl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</w:fldData>
        </w:fldChar>
      </w:r>
      <w:r w:rsidR="00E4377C">
        <w:instrText xml:space="preserve"> ADDIN EN.CITE.DATA </w:instrText>
      </w:r>
      <w:r w:rsidR="00E4377C">
        <w:fldChar w:fldCharType="end"/>
      </w:r>
      <w:r w:rsidR="004A1E14">
        <w:fldChar w:fldCharType="separate"/>
      </w:r>
      <w:r w:rsidR="00E4377C">
        <w:rPr>
          <w:noProof/>
        </w:rPr>
        <w:t>(9, 20-22)</w:t>
      </w:r>
      <w:r w:rsidR="004A1E14">
        <w:fldChar w:fldCharType="end"/>
      </w:r>
      <w:r w:rsidRPr="00683852">
        <w:t>, and these can be combined with comprehensive data on</w:t>
      </w:r>
      <w:r w:rsidR="00A96E02">
        <w:t xml:space="preserve"> extant</w:t>
      </w:r>
      <w:r w:rsidRPr="00683852">
        <w:t xml:space="preserve"> kinship patterns across a large number of Bantu cultures </w:t>
      </w:r>
      <w:r w:rsidR="004A1E14">
        <w:fldChar w:fldCharType="begin"/>
      </w:r>
      <w:r w:rsidR="00E4377C">
        <w:instrText xml:space="preserve"> ADDIN EN.CITE &lt;EndNote&gt;&lt;Cite&gt;&lt;Author&gt;Gray&lt;/Author&gt;&lt;Year&gt;1999&lt;/Year&gt;&lt;RecNum&gt;1172&lt;/RecNum&gt;&lt;IDText&gt;A corrected ethnographic atlas&lt;/IDText&gt;&lt;DisplayText&gt;(23, 24)&lt;/DisplayText&gt;&lt;record&gt;&lt;rec-number&gt;1172&lt;/rec-number&gt;&lt;foreign-keys&gt;&lt;key app="EN" db-id="pss0szexm5dpryew02rv525v5eae9sazesrr" timestamp="1330077577"&gt;1172&lt;/key&gt;&lt;key app="ENWeb" db-id="SgGInwrtqgYAAGEOoNk"&gt;631&lt;/key&gt;&lt;/foreign-keys&gt;&lt;ref-type name="Journal Article"&gt;17&lt;/ref-type&gt;&lt;contributors&gt;&lt;authors&gt;&lt;author&gt;Gray, J.P.&lt;/author&gt;&lt;/authors&gt;&lt;/contributors&gt;&lt;titles&gt;&lt;title&gt;A corrected ethnographic atlas&lt;/title&gt;&lt;secondary-title&gt;World Cultures&lt;/secondary-title&gt;&lt;/titles&gt;&lt;periodical&gt;&lt;full-title&gt;World Cultures&lt;/full-title&gt;&lt;/periodical&gt;&lt;pages&gt;24-136&lt;/pages&gt;&lt;volume&gt;10&lt;/volume&gt;&lt;number&gt;1&lt;/number&gt;&lt;dates&gt;&lt;year&gt;1999&lt;/year&gt;&lt;/dates&gt;&lt;urls&gt;&lt;/urls&gt;&lt;/record&gt;&lt;/Cite&gt;&lt;Cite&gt;&lt;Author&gt;Murdock&lt;/Author&gt;&lt;Year&gt;1967&lt;/Year&gt;&lt;RecNum&gt;1210&lt;/RecNum&gt;&lt;IDText&gt;Ethnographic atlas - a summary&lt;/IDText&gt;&lt;record&gt;&lt;rec-number&gt;1210&lt;/rec-number&gt;&lt;foreign-keys&gt;&lt;key app="EN" db-id="pss0szexm5dpryew02rv525v5eae9sazesrr" timestamp="1330077580"&gt;1210&lt;/key&gt;&lt;key app="ENWeb" db-id="SgGInwrtqgYAAGEOoNk"&gt;645&lt;/key&gt;&lt;/foreign-keys&gt;&lt;ref-type name="Journal Article"&gt;17&lt;/ref-type&gt;&lt;contributors&gt;&lt;authors&gt;&lt;author&gt;Murdock, George P.&lt;/author&gt;&lt;/authors&gt;&lt;/contributors&gt;&lt;titles&gt;&lt;title&gt;Ethnographic atlas - a summary&lt;/title&gt;&lt;secondary-title&gt;Ethnology&lt;/secondary-title&gt;&lt;/titles&gt;&lt;periodical&gt;&lt;full-title&gt;Ethnology&lt;/full-title&gt;&lt;/periodical&gt;&lt;volume&gt;6&lt;/volume&gt;&lt;number&gt;2&lt;/number&gt;&lt;dates&gt;&lt;year&gt;1967&lt;/year&gt;&lt;/dates&gt;&lt;isbn&gt;0014-1828&lt;/isbn&gt;&lt;accession-num&gt;WOS:A19679295100001&lt;/accession-num&gt;&lt;urls&gt;&lt;related-urls&gt;&lt;url&gt;&amp;lt;Go to ISI&amp;gt;://WOS:A19679295100001&lt;/url&gt;&lt;/related-urls&gt;&lt;/urls&gt;&lt;/record&gt;&lt;/Cite&gt;&lt;/EndNote&gt;</w:instrText>
      </w:r>
      <w:r w:rsidR="004A1E14">
        <w:fldChar w:fldCharType="separate"/>
      </w:r>
      <w:r w:rsidR="00E4377C">
        <w:rPr>
          <w:noProof/>
        </w:rPr>
        <w:t>(23, 24)</w:t>
      </w:r>
      <w:r w:rsidR="004A1E14">
        <w:fldChar w:fldCharType="end"/>
      </w:r>
      <w:r w:rsidR="000F61C9">
        <w:t xml:space="preserve"> to infer historical patterns of cultural evolutionary change</w:t>
      </w:r>
      <w:r w:rsidRPr="00683852">
        <w:t xml:space="preserve">. </w:t>
      </w:r>
      <w:r w:rsidR="000F61C9">
        <w:t xml:space="preserve"> </w:t>
      </w:r>
      <w:r w:rsidR="00C56A27" w:rsidRPr="00683852">
        <w:t>A</w:t>
      </w:r>
      <w:r w:rsidR="004E46E5" w:rsidRPr="00683852">
        <w:t xml:space="preserve"> previous attempt to infer the ancestral state of descent for the original Bantu population </w:t>
      </w:r>
      <w:r w:rsidR="004A1E14">
        <w:fldChar w:fldCharType="begin">
          <w:fldData xml:space="preserve">PEVuZE5vdGU+PENpdGU+PEF1dGhvcj5Ib2xkZW48L0F1dGhvcj48WWVhcj4yMDAzPC9ZZWFyPjxS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==
</w:fldData>
        </w:fldChar>
      </w:r>
      <w:r w:rsidR="00E4377C">
        <w:instrText xml:space="preserve"> ADDIN EN.CITE </w:instrText>
      </w:r>
      <w:r w:rsidR="00E4377C">
        <w:fldChar w:fldCharType="begin">
          <w:fldData xml:space="preserve">PEVuZE5vdGU+PENpdGU+PEF1dGhvcj5Ib2xkZW48L0F1dGhvcj48WWVhcj4yMDAzPC9ZZWFyPjxS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==
</w:fldData>
        </w:fldChar>
      </w:r>
      <w:r w:rsidR="00E4377C">
        <w:instrText xml:space="preserve"> ADDIN EN.CITE.DATA </w:instrText>
      </w:r>
      <w:r w:rsidR="00E4377C">
        <w:fldChar w:fldCharType="end"/>
      </w:r>
      <w:r w:rsidR="004A1E14">
        <w:fldChar w:fldCharType="separate"/>
      </w:r>
      <w:r w:rsidR="00E4377C">
        <w:rPr>
          <w:noProof/>
        </w:rPr>
        <w:t>(25, 26)</w:t>
      </w:r>
      <w:r w:rsidR="004A1E14">
        <w:fldChar w:fldCharType="end"/>
      </w:r>
      <w:r w:rsidR="00D11FB7" w:rsidRPr="00683852">
        <w:t xml:space="preserve"> was </w:t>
      </w:r>
      <w:r w:rsidR="00DC2ADC">
        <w:t>inconclusive</w:t>
      </w:r>
      <w:r w:rsidR="00D11FB7" w:rsidRPr="00683852">
        <w:t>, possibly</w:t>
      </w:r>
      <w:r w:rsidR="004E46E5" w:rsidRPr="00683852">
        <w:t xml:space="preserve"> because of </w:t>
      </w:r>
      <w:r w:rsidR="00206E3D" w:rsidRPr="00683852">
        <w:t xml:space="preserve">the small sample size, </w:t>
      </w:r>
      <w:r w:rsidR="004E46E5" w:rsidRPr="00683852">
        <w:t xml:space="preserve">the single phylogeny </w:t>
      </w:r>
      <w:r w:rsidR="004A1E14">
        <w:fldChar w:fldCharType="begin"/>
      </w:r>
      <w:r w:rsidR="00E4377C">
        <w:instrText xml:space="preserve"> ADDIN EN.CITE &lt;EndNote&gt;&lt;Cite&gt;&lt;Author&gt;Holden&lt;/Author&gt;&lt;Year&gt;2002&lt;/Year&gt;&lt;RecNum&gt;1060&lt;/RecNum&gt;&lt;DisplayText&gt;(20)&lt;/DisplayText&gt;&lt;record&gt;&lt;rec-number&gt;1060&lt;/rec-number&gt;&lt;foreign-keys&gt;&lt;key app="EN" db-id="pss0szexm5dpryew02rv525v5eae9sazesrr" timestamp="1330077540"&gt;1060&lt;/key&gt;&lt;key app="ENWeb" db-id="SgGInwrtqgYAAGEOoNk"&gt;654&lt;/key&gt;&lt;/foreign-keys&gt;&lt;ref-type name="Journal Article"&gt;17&lt;/ref-type&gt;&lt;contributors&gt;&lt;authors&gt;&lt;author&gt;Holden, Clare J.&lt;/author&gt;&lt;/authors&gt;&lt;/contributors&gt;&lt;titles&gt;&lt;title&gt;Bantu language trees reflect the spread of farming across sub-Saharan Africa: a maximum-parsimony analysis&lt;/title&gt;&lt;secondary-title&gt;Proceedings of the Royal Society B-Biological Sciences&lt;/secondary-title&gt;&lt;/titles&gt;&lt;periodical&gt;&lt;full-title&gt;Proceedings of the Royal Society B-Biological Sciences&lt;/full-title&gt;&lt;/periodical&gt;&lt;pages&gt;793-799&lt;/pages&gt;&lt;volume&gt;269&lt;/volume&gt;&lt;number&gt;1493&lt;/number&gt;&lt;dates&gt;&lt;year&gt;2002&lt;/year&gt;&lt;pub-dates&gt;&lt;date&gt;Apr 22&lt;/date&gt;&lt;/pub-dates&gt;&lt;/dates&gt;&lt;isbn&gt;0962-8452&lt;/isbn&gt;&lt;accession-num&gt;WOS:000175122600004&lt;/accession-num&gt;&lt;urls&gt;&lt;related-urls&gt;&lt;url&gt;&amp;lt;Go to ISI&amp;gt;://WOS:000175122600004&lt;/url&gt;&lt;/related-urls&gt;&lt;/urls&gt;&lt;electronic-resource-num&gt;10.1098/rspb.2002.1955&lt;/electronic-resource-num&gt;&lt;/record&gt;&lt;/Cite&gt;&lt;/EndNote&gt;</w:instrText>
      </w:r>
      <w:r w:rsidR="004A1E14">
        <w:fldChar w:fldCharType="separate"/>
      </w:r>
      <w:r w:rsidR="00E4377C">
        <w:rPr>
          <w:noProof/>
        </w:rPr>
        <w:t>(20)</w:t>
      </w:r>
      <w:r w:rsidR="004A1E14">
        <w:fldChar w:fldCharType="end"/>
      </w:r>
      <w:r w:rsidR="00206E3D" w:rsidRPr="00683852">
        <w:t>,</w:t>
      </w:r>
      <w:r w:rsidR="004E46E5" w:rsidRPr="00683852">
        <w:t xml:space="preserve"> </w:t>
      </w:r>
      <w:r w:rsidR="00206E3D" w:rsidRPr="00683852">
        <w:t xml:space="preserve">or </w:t>
      </w:r>
      <w:r w:rsidR="004E46E5" w:rsidRPr="00683852">
        <w:t>the Maximum Likelihood methods used.</w:t>
      </w:r>
    </w:p>
    <w:p w14:paraId="278DFE01" w14:textId="7E685D8C" w:rsidR="002664E7" w:rsidRPr="00683852" w:rsidRDefault="002664E7" w:rsidP="00E50DC1">
      <w:pPr>
        <w:pStyle w:val="Body1"/>
      </w:pPr>
      <w:r w:rsidRPr="00683852">
        <w:t>Here</w:t>
      </w:r>
      <w:r w:rsidR="00C56A27" w:rsidRPr="00683852">
        <w:t>,</w:t>
      </w:r>
      <w:r w:rsidRPr="00683852">
        <w:t xml:space="preserve"> </w:t>
      </w:r>
      <w:r w:rsidR="00E82188" w:rsidRPr="00683852">
        <w:t xml:space="preserve">we </w:t>
      </w:r>
      <w:r w:rsidR="00DC2ADC">
        <w:t>advance</w:t>
      </w:r>
      <w:r w:rsidR="00DC2ADC" w:rsidRPr="00683852">
        <w:t xml:space="preserve"> previous attempts to reconstruct the kinship traits across the Bantu language family </w:t>
      </w:r>
      <w:r w:rsidR="00DC2ADC">
        <w:t xml:space="preserve">by </w:t>
      </w:r>
      <w:r w:rsidR="0027720A" w:rsidRPr="00683852">
        <w:t>apply</w:t>
      </w:r>
      <w:r w:rsidR="00DC2ADC">
        <w:t>ing</w:t>
      </w:r>
      <w:r w:rsidR="0027720A" w:rsidRPr="00683852">
        <w:t xml:space="preserve"> </w:t>
      </w:r>
      <w:r w:rsidRPr="00683852">
        <w:t xml:space="preserve">Bayesian phylogenetic </w:t>
      </w:r>
      <w:r w:rsidR="00DC2ADC">
        <w:t xml:space="preserve">comparative </w:t>
      </w:r>
      <w:r w:rsidRPr="00683852">
        <w:t>methods</w:t>
      </w:r>
      <w:r w:rsidR="00580C2E" w:rsidRPr="00683852">
        <w:t xml:space="preserve"> </w:t>
      </w:r>
      <w:r w:rsidR="004A1E14">
        <w:fldChar w:fldCharType="begin">
          <w:fldData xml:space="preserve">PEVuZE5vdGU+PENpdGU+PEF1dGhvcj5QYWdlbDwvQXV0aG9yPjxZZWFyPjIwMDY8L1llYXI+PFJl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==
</w:fldData>
        </w:fldChar>
      </w:r>
      <w:r w:rsidR="00E4377C">
        <w:instrText xml:space="preserve"> ADDIN EN.CITE </w:instrText>
      </w:r>
      <w:r w:rsidR="00E4377C">
        <w:fldChar w:fldCharType="begin">
          <w:fldData xml:space="preserve">PEVuZE5vdGU+PENpdGU+PEF1dGhvcj5QYWdlbDwvQXV0aG9yPjxZZWFyPjIwMDY8L1llYXI+PFJl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==
</w:fldData>
        </w:fldChar>
      </w:r>
      <w:r w:rsidR="00E4377C">
        <w:instrText xml:space="preserve"> ADDIN EN.CITE.DATA </w:instrText>
      </w:r>
      <w:r w:rsidR="00E4377C">
        <w:fldChar w:fldCharType="end"/>
      </w:r>
      <w:r w:rsidR="004A1E14">
        <w:fldChar w:fldCharType="separate"/>
      </w:r>
      <w:r w:rsidR="00E4377C">
        <w:rPr>
          <w:noProof/>
        </w:rPr>
        <w:t>(27-29)</w:t>
      </w:r>
      <w:r w:rsidR="004A1E14">
        <w:fldChar w:fldCharType="end"/>
      </w:r>
      <w:r w:rsidR="00167D21" w:rsidRPr="00683852">
        <w:t xml:space="preserve"> </w:t>
      </w:r>
      <w:r w:rsidRPr="00683852">
        <w:t>to</w:t>
      </w:r>
      <w:r w:rsidR="0027720A" w:rsidRPr="00683852">
        <w:t xml:space="preserve"> a dataset of </w:t>
      </w:r>
      <w:r w:rsidR="002A6031" w:rsidRPr="00683852">
        <w:t>122</w:t>
      </w:r>
      <w:r w:rsidR="0027720A" w:rsidRPr="00683852">
        <w:t xml:space="preserve"> Bantu ethno-linguistic groups to</w:t>
      </w:r>
      <w:r w:rsidRPr="00683852">
        <w:t xml:space="preserve"> </w:t>
      </w:r>
      <w:r w:rsidR="0027720A" w:rsidRPr="00683852">
        <w:t xml:space="preserve">infer </w:t>
      </w:r>
      <w:r w:rsidRPr="00683852">
        <w:t xml:space="preserve">the </w:t>
      </w:r>
      <w:r w:rsidR="00E4721E" w:rsidRPr="00683852">
        <w:t xml:space="preserve">ancestral state and </w:t>
      </w:r>
      <w:r w:rsidRPr="00683852">
        <w:t>evolution</w:t>
      </w:r>
      <w:r w:rsidR="0027720A" w:rsidRPr="00683852">
        <w:t>ary trajectory</w:t>
      </w:r>
      <w:r w:rsidRPr="00683852">
        <w:t xml:space="preserve"> of </w:t>
      </w:r>
      <w:r w:rsidR="00E4721E" w:rsidRPr="00683852">
        <w:t xml:space="preserve">Bantu </w:t>
      </w:r>
      <w:r w:rsidRPr="00683852">
        <w:t xml:space="preserve">kinship patterns. </w:t>
      </w:r>
      <w:r w:rsidR="00272CF1">
        <w:t>Analysi</w:t>
      </w:r>
      <w:r w:rsidR="00DC2ADC">
        <w:t>s of basic vocabulary items</w:t>
      </w:r>
      <w:r w:rsidR="00272CF1">
        <w:t xml:space="preserve"> </w:t>
      </w:r>
      <w:r w:rsidR="004A1E14">
        <w:fldChar w:fldCharType="begin"/>
      </w:r>
      <w:r w:rsidR="00E4377C">
        <w:instrText xml:space="preserve"> ADDIN EN.CITE &lt;EndNote&gt;&lt;Cite&gt;&lt;Author&gt;Bastin&lt;/Author&gt;&lt;Year&gt;1999&lt;/Year&gt;&lt;RecNum&gt;1041&lt;/RecNum&gt;&lt;DisplayText&gt;(30)&lt;/DisplayText&gt;&lt;record&gt;&lt;rec-number&gt;1041&lt;/rec-number&gt;&lt;foreign-keys&gt;&lt;key app="EN" db-id="pss0szexm5dpryew02rv525v5eae9sazesrr" timestamp="1330077539"&gt;1041&lt;/key&gt;&lt;key app="ENWeb" db-id="SgGInwrtqgYAAGEOoNk"&gt;769&lt;/key&gt;&lt;/foreign-keys&gt;&lt;ref-type name="Journal Article"&gt;17&lt;/ref-type&gt;&lt;contributors&gt;&lt;authors&gt;&lt;author&gt;Bastin, Y&lt;/author&gt;&lt;author&gt;Coupez, A&lt;/author&gt;&lt;author&gt;Mann, M&lt;/author&gt;&lt;/authors&gt;&lt;/contributors&gt;&lt;titles&gt;&lt;title&gt;Continuity and divergence in the Bantu languages: perspectives from a lexicostatistic study&lt;/title&gt;&lt;secondary-title&gt;Annales, Sciences humaines&lt;/secondary-title&gt;&lt;/titles&gt;&lt;periodical&gt;&lt;full-title&gt;Annales, Sciences humaines&lt;/full-title&gt;&lt;/periodical&gt;&lt;pages&gt;315–317&lt;/pages&gt;&lt;volume&gt;162&lt;/volume&gt;&lt;dates&gt;&lt;year&gt;1999&lt;/year&gt;&lt;/dates&gt;&lt;urls&gt;&lt;/urls&gt;&lt;/record&gt;&lt;/Cite&gt;&lt;/EndNote&gt;</w:instrText>
      </w:r>
      <w:r w:rsidR="004A1E14">
        <w:fldChar w:fldCharType="separate"/>
      </w:r>
      <w:r w:rsidR="00E4377C">
        <w:rPr>
          <w:noProof/>
        </w:rPr>
        <w:t>(30)</w:t>
      </w:r>
      <w:r w:rsidR="004A1E14">
        <w:fldChar w:fldCharType="end"/>
      </w:r>
      <w:r w:rsidR="00DC2ADC">
        <w:t xml:space="preserve"> has enabled the phylogenetic relationships between more than 500 Bantu languages to be inferred</w:t>
      </w:r>
      <w:r w:rsidR="00854B8A" w:rsidRPr="00683852">
        <w:t xml:space="preserve"> </w:t>
      </w:r>
      <w:r w:rsidR="004A1E14">
        <w:fldChar w:fldCharType="begin"/>
      </w:r>
      <w:r w:rsidR="007D72BB">
        <w:instrText xml:space="preserve"> ADDIN EN.CITE &lt;EndNote&gt;&lt;Cite&gt;&lt;Author&gt;Currie&lt;/Author&gt;&lt;Year&gt;2013&lt;/Year&gt;&lt;RecNum&gt;2089&lt;/RecNum&gt;&lt;DisplayText&gt;(9)&lt;/DisplayText&gt;&lt;record&gt;&lt;rec-number&gt;2089&lt;/rec-number&gt;&lt;foreign-keys&gt;&lt;key app="EN" db-id="pss0szexm5dpryew02rv525v5eae9sazesrr" timestamp="1368013887"&gt;2089&lt;/key&gt;&lt;key app="ENWeb" db-id="SgGInwrtqgYAAGEOoNk"&gt;1070&lt;/key&gt;&lt;/foreign-keys&gt;&lt;ref-type name="Journal Article"&gt;17&lt;/ref-type&gt;&lt;contributors&gt;&lt;authors&gt;&lt;author&gt;Currie, Thomas E.&lt;/author&gt;&lt;author&gt;Meade, Andrew&lt;/author&gt;&lt;author&gt;Guillon, Myrtille&lt;/author&gt;&lt;author&gt;Mace, Ruth&lt;/author&gt;&lt;/authors&gt;&lt;/contributors&gt;&lt;titles&gt;&lt;title&gt;Cultural phylogeography of the Bantu Languages of sub-Saharan Africa&lt;/title&gt;&lt;secondary-title&gt;Proceedings of the Royal Society B: Biological Sciences&lt;/secondary-title&gt;&lt;/titles&gt;&lt;periodical&gt;&lt;full-title&gt;Proceedings of the Royal Society B: Biological Sciences&lt;/full-title&gt;&lt;/periodical&gt;&lt;volume&gt;280&lt;/volume&gt;&lt;number&gt;1762&lt;/number&gt;&lt;dates&gt;&lt;year&gt;2013&lt;/year&gt;&lt;pub-dates&gt;&lt;date&gt;July 7, 2013&lt;/date&gt;&lt;/pub-dates&gt;&lt;/dates&gt;&lt;urls&gt;&lt;related-urls&gt;&lt;url&gt;http://rspb.royalsocietypublishing.org/content/280/1762/20130695.abstract&lt;/url&gt;&lt;/related-urls&gt;&lt;/urls&gt;&lt;electronic-resource-num&gt;10.1098/rspb.2013.0695&lt;/electronic-resource-num&gt;&lt;/record&gt;&lt;/Cite&gt;&lt;/EndNote&gt;</w:instrText>
      </w:r>
      <w:r w:rsidR="004A1E14">
        <w:fldChar w:fldCharType="separate"/>
      </w:r>
      <w:r w:rsidR="007D72BB">
        <w:rPr>
          <w:noProof/>
        </w:rPr>
        <w:t>(9)</w:t>
      </w:r>
      <w:r w:rsidR="004A1E14">
        <w:fldChar w:fldCharType="end"/>
      </w:r>
      <w:r w:rsidR="00DC2ADC">
        <w:t xml:space="preserve">. </w:t>
      </w:r>
      <w:r w:rsidR="003E0A95">
        <w:t xml:space="preserve">This has </w:t>
      </w:r>
      <w:r w:rsidR="003E0A95" w:rsidRPr="00683852">
        <w:t>increas</w:t>
      </w:r>
      <w:r w:rsidR="003E0A95">
        <w:t>ed</w:t>
      </w:r>
      <w:r w:rsidR="003E0A95" w:rsidRPr="00683852">
        <w:t xml:space="preserve"> </w:t>
      </w:r>
      <w:r w:rsidR="00DC2ADC" w:rsidRPr="00683852">
        <w:t xml:space="preserve">the </w:t>
      </w:r>
      <w:r w:rsidR="003E0A95">
        <w:t xml:space="preserve">scope for the number of </w:t>
      </w:r>
      <w:r w:rsidR="003E0A95">
        <w:lastRenderedPageBreak/>
        <w:t>different Bantu cultures that can be analysed, and enabled the incorporation of groups that were under-represented in previous analyses.</w:t>
      </w:r>
      <w:r w:rsidR="003E7DB5">
        <w:t xml:space="preserve"> In particular the current sample includes a number of additional societies from the “Northwest” and “Forest West” regions, which may be particularly important in inferring trait states at the earliest nodes in the trees.</w:t>
      </w:r>
      <w:r w:rsidR="00826BD4" w:rsidRPr="00683852">
        <w:t xml:space="preserve"> </w:t>
      </w:r>
      <w:r w:rsidR="003E0A95">
        <w:t xml:space="preserve">Furthermore, </w:t>
      </w:r>
      <w:r w:rsidR="00826BD4" w:rsidRPr="00683852">
        <w:t xml:space="preserve">Bayesian </w:t>
      </w:r>
      <w:r w:rsidR="004E46E5" w:rsidRPr="00683852">
        <w:t>phylogenetic methods</w:t>
      </w:r>
      <w:r w:rsidR="003E0A95">
        <w:t>,</w:t>
      </w:r>
      <w:r w:rsidR="003E0A95" w:rsidRPr="003E0A95">
        <w:t xml:space="preserve"> </w:t>
      </w:r>
      <w:r w:rsidR="003E0A95">
        <w:t xml:space="preserve">which can incorporate uncertainty about the phylogenetic relationships between cultures, provide a more accurate picture of the inferences </w:t>
      </w:r>
      <w:r w:rsidR="00752E4A">
        <w:t>that</w:t>
      </w:r>
      <w:r w:rsidR="003E0A95">
        <w:t xml:space="preserve"> can </w:t>
      </w:r>
      <w:r w:rsidR="00752E4A">
        <w:t>be</w:t>
      </w:r>
      <w:r w:rsidR="00536A4B">
        <w:t xml:space="preserve"> </w:t>
      </w:r>
      <w:r w:rsidR="003E0A95">
        <w:t>draw</w:t>
      </w:r>
      <w:r w:rsidR="00752E4A">
        <w:t>n</w:t>
      </w:r>
      <w:r w:rsidR="003E0A95">
        <w:t xml:space="preserve"> from comparative data</w:t>
      </w:r>
      <w:r w:rsidR="00C5128E" w:rsidRPr="00683852">
        <w:t xml:space="preserve">. In this way, </w:t>
      </w:r>
      <w:r w:rsidR="00752E4A">
        <w:t>it is possible</w:t>
      </w:r>
      <w:r w:rsidR="009013F9" w:rsidRPr="00683852">
        <w:t xml:space="preserve"> to infer the </w:t>
      </w:r>
      <w:r w:rsidR="00854B8A" w:rsidRPr="00683852">
        <w:t xml:space="preserve">ancestral states of kinship traits, </w:t>
      </w:r>
      <w:r w:rsidR="00C56A27" w:rsidRPr="00683852">
        <w:t xml:space="preserve">and </w:t>
      </w:r>
      <w:r w:rsidR="00A505AB" w:rsidRPr="00683852">
        <w:t>hence reconstruct</w:t>
      </w:r>
      <w:r w:rsidR="009013F9" w:rsidRPr="00683852">
        <w:t xml:space="preserve"> the </w:t>
      </w:r>
      <w:r w:rsidR="00DC2ADC">
        <w:t xml:space="preserve">cultural </w:t>
      </w:r>
      <w:r w:rsidR="00854B8A" w:rsidRPr="00683852">
        <w:t>history</w:t>
      </w:r>
      <w:r w:rsidR="009013F9" w:rsidRPr="00683852">
        <w:t xml:space="preserve"> of the Bantu expansion.</w:t>
      </w:r>
      <w:r w:rsidR="00E514E5" w:rsidRPr="00683852">
        <w:t xml:space="preserve"> </w:t>
      </w:r>
      <w:r w:rsidR="009473B0">
        <w:t>This means</w:t>
      </w:r>
      <w:r w:rsidR="00E514E5" w:rsidRPr="00683852">
        <w:t xml:space="preserve"> </w:t>
      </w:r>
      <w:r w:rsidR="00350B60">
        <w:t>it is possible to</w:t>
      </w:r>
      <w:r w:rsidR="00E514E5" w:rsidRPr="00683852">
        <w:t xml:space="preserve"> </w:t>
      </w:r>
      <w:r w:rsidR="00971160">
        <w:t>estimate</w:t>
      </w:r>
      <w:r w:rsidR="00CF3C2C" w:rsidRPr="00683852">
        <w:t xml:space="preserve"> </w:t>
      </w:r>
      <w:r w:rsidR="001203D4" w:rsidRPr="00683852">
        <w:t xml:space="preserve">the </w:t>
      </w:r>
      <w:r w:rsidR="00971160">
        <w:t>likely</w:t>
      </w:r>
      <w:r w:rsidR="001203D4" w:rsidRPr="00683852">
        <w:t xml:space="preserve"> </w:t>
      </w:r>
      <w:r w:rsidR="00971160">
        <w:t>order</w:t>
      </w:r>
      <w:r w:rsidR="00E514E5" w:rsidRPr="00683852">
        <w:t xml:space="preserve"> of </w:t>
      </w:r>
      <w:r w:rsidR="001203D4" w:rsidRPr="00683852">
        <w:t xml:space="preserve">trait </w:t>
      </w:r>
      <w:r w:rsidR="00630796" w:rsidRPr="00683852">
        <w:t>change</w:t>
      </w:r>
      <w:r w:rsidR="00E514E5" w:rsidRPr="00683852">
        <w:t xml:space="preserve"> and </w:t>
      </w:r>
      <w:r w:rsidR="001203D4" w:rsidRPr="00683852">
        <w:t xml:space="preserve">test </w:t>
      </w:r>
      <w:r w:rsidR="009473B0">
        <w:t>whether</w:t>
      </w:r>
      <w:r w:rsidR="001203D4" w:rsidRPr="00683852">
        <w:t xml:space="preserve"> changes in residence </w:t>
      </w:r>
      <w:r w:rsidR="009473B0">
        <w:t xml:space="preserve">rules </w:t>
      </w:r>
      <w:r w:rsidR="00A96E02">
        <w:t>precede</w:t>
      </w:r>
      <w:r w:rsidR="001203D4" w:rsidRPr="00683852">
        <w:t xml:space="preserve"> changes in </w:t>
      </w:r>
      <w:r w:rsidR="00DA3E86">
        <w:t>inheritance</w:t>
      </w:r>
      <w:r w:rsidR="001203D4" w:rsidRPr="00683852">
        <w:t xml:space="preserve"> </w:t>
      </w:r>
      <w:r w:rsidR="009473B0">
        <w:t xml:space="preserve">patterns as proposed by </w:t>
      </w:r>
      <w:r w:rsidR="006C3162">
        <w:t>‘</w:t>
      </w:r>
      <w:r w:rsidR="009E1E22">
        <w:t>M</w:t>
      </w:r>
      <w:r w:rsidR="006C3162">
        <w:t xml:space="preserve">ain </w:t>
      </w:r>
      <w:r w:rsidR="009E1E22">
        <w:t>S</w:t>
      </w:r>
      <w:r w:rsidR="006C3162">
        <w:t xml:space="preserve">equence </w:t>
      </w:r>
      <w:r w:rsidR="009E1E22">
        <w:t>T</w:t>
      </w:r>
      <w:r w:rsidR="009473B0">
        <w:t>heory’</w:t>
      </w:r>
      <w:r w:rsidR="0084724E">
        <w:rPr>
          <w:noProof/>
        </w:rPr>
        <w:t xml:space="preserve"> </w:t>
      </w:r>
      <w:r w:rsidR="004A1E14">
        <w:fldChar w:fldCharType="begin">
          <w:fldData xml:space="preserve">PEVuZE5vdGU+PENpdGU+PEF1dGhvcj5EaXZhbGU8L0F1dGhvcj48WWVhcj4xOTg0PC9ZZWFyPjxS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</w:fldData>
        </w:fldChar>
      </w:r>
      <w:r w:rsidR="00A97727">
        <w:instrText xml:space="preserve"> ADDIN EN.CITE </w:instrText>
      </w:r>
      <w:r w:rsidR="00A97727">
        <w:fldChar w:fldCharType="begin">
          <w:fldData xml:space="preserve">PEVuZE5vdGU+PENpdGU+PEF1dGhvcj5EaXZhbGU8L0F1dGhvcj48WWVhcj4xOTg0PC9ZZWFyPjxS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</w:fldData>
        </w:fldChar>
      </w:r>
      <w:r w:rsidR="00A97727">
        <w:instrText xml:space="preserve"> ADDIN EN.CITE.DATA </w:instrText>
      </w:r>
      <w:r w:rsidR="00A97727">
        <w:fldChar w:fldCharType="end"/>
      </w:r>
      <w:r w:rsidR="004A1E14">
        <w:fldChar w:fldCharType="separate"/>
      </w:r>
      <w:r w:rsidR="007D72BB">
        <w:rPr>
          <w:noProof/>
        </w:rPr>
        <w:t>(2, 7, 16)</w:t>
      </w:r>
      <w:r w:rsidR="004A1E14">
        <w:fldChar w:fldCharType="end"/>
      </w:r>
      <w:r w:rsidR="001203D4" w:rsidRPr="00683852">
        <w:t>.</w:t>
      </w:r>
    </w:p>
    <w:p w14:paraId="0D562C21" w14:textId="77777777" w:rsidR="007031D7" w:rsidRPr="00683852" w:rsidRDefault="007031D7">
      <w:pPr>
        <w:rPr>
          <w:rFonts w:asciiTheme="majorHAnsi" w:hAnsiTheme="majorHAnsi"/>
        </w:rPr>
      </w:pPr>
      <w:r w:rsidRPr="00683852">
        <w:rPr>
          <w:rFonts w:asciiTheme="majorHAnsi" w:hAnsiTheme="majorHAnsi"/>
        </w:rPr>
        <w:br w:type="page"/>
      </w:r>
    </w:p>
    <w:p w14:paraId="3DE7B791" w14:textId="77777777" w:rsidR="007031D7" w:rsidRPr="00683852" w:rsidRDefault="00D20F2B" w:rsidP="007031D7">
      <w:pPr>
        <w:pStyle w:val="Heading2"/>
      </w:pPr>
      <w:r w:rsidRPr="00683852">
        <w:lastRenderedPageBreak/>
        <w:t>Results</w:t>
      </w:r>
    </w:p>
    <w:p w14:paraId="7D7A1DBF" w14:textId="77777777" w:rsidR="007031D7" w:rsidRPr="00683852" w:rsidRDefault="007031D7">
      <w:pPr>
        <w:rPr>
          <w:rFonts w:asciiTheme="majorHAnsi" w:hAnsiTheme="majorHAnsi"/>
        </w:rPr>
      </w:pPr>
    </w:p>
    <w:p w14:paraId="50D4340D" w14:textId="3FCC0C70" w:rsidR="00F55694" w:rsidRPr="00683852" w:rsidRDefault="00C759B5" w:rsidP="00567DFC">
      <w:pPr>
        <w:pStyle w:val="Body1"/>
        <w:widowControl w:val="0"/>
        <w:rPr>
          <w:rFonts w:cs="Calibri"/>
          <w:szCs w:val="24"/>
        </w:rPr>
      </w:pPr>
      <w:r w:rsidRPr="00683852">
        <w:rPr>
          <w:rFonts w:cs="Calibri"/>
          <w:szCs w:val="24"/>
        </w:rPr>
        <w:t>We found both</w:t>
      </w:r>
      <w:r w:rsidR="00F55694" w:rsidRPr="00683852">
        <w:rPr>
          <w:rFonts w:cs="Calibri"/>
          <w:szCs w:val="24"/>
        </w:rPr>
        <w:t xml:space="preserve"> descent and residence </w:t>
      </w:r>
      <w:r w:rsidRPr="00683852">
        <w:rPr>
          <w:rFonts w:cs="Calibri"/>
          <w:szCs w:val="24"/>
        </w:rPr>
        <w:t xml:space="preserve">patterns showed strong phylogenetic signal among </w:t>
      </w:r>
      <w:r w:rsidR="00621B41" w:rsidRPr="00683852">
        <w:rPr>
          <w:rFonts w:cs="Calibri"/>
          <w:szCs w:val="24"/>
        </w:rPr>
        <w:t>Bantu-speaking cultures</w:t>
      </w:r>
      <w:r w:rsidR="00E66474" w:rsidRPr="00683852">
        <w:rPr>
          <w:rFonts w:cs="Calibri"/>
          <w:szCs w:val="24"/>
        </w:rPr>
        <w:t>.</w:t>
      </w:r>
      <w:r w:rsidR="00F55694" w:rsidRPr="00683852">
        <w:rPr>
          <w:rFonts w:cs="Calibri"/>
          <w:szCs w:val="24"/>
        </w:rPr>
        <w:t xml:space="preserve"> </w:t>
      </w:r>
      <w:r w:rsidRPr="00683852">
        <w:rPr>
          <w:rFonts w:cs="Calibri"/>
          <w:szCs w:val="24"/>
        </w:rPr>
        <w:t>A</w:t>
      </w:r>
      <w:r w:rsidR="003A4992" w:rsidRPr="00683852">
        <w:rPr>
          <w:rFonts w:cs="Calibri"/>
          <w:szCs w:val="24"/>
        </w:rPr>
        <w:t xml:space="preserve"> </w:t>
      </w:r>
      <w:proofErr w:type="spellStart"/>
      <w:r w:rsidR="009B1264" w:rsidRPr="00683852">
        <w:rPr>
          <w:rStyle w:val="SubtleEmphasis"/>
          <w:szCs w:val="24"/>
        </w:rPr>
        <w:t>phylo.d</w:t>
      </w:r>
      <w:proofErr w:type="spellEnd"/>
      <w:r w:rsidR="009B1264" w:rsidRPr="00683852">
        <w:rPr>
          <w:szCs w:val="24"/>
        </w:rPr>
        <w:t xml:space="preserve"> </w:t>
      </w:r>
      <w:r w:rsidRPr="00683852">
        <w:rPr>
          <w:rFonts w:cs="Calibri"/>
          <w:szCs w:val="24"/>
        </w:rPr>
        <w:t>test</w:t>
      </w:r>
      <w:r w:rsidR="003A4992" w:rsidRPr="00683852">
        <w:rPr>
          <w:rFonts w:cs="Calibri"/>
          <w:szCs w:val="24"/>
        </w:rPr>
        <w:t xml:space="preserve"> </w:t>
      </w:r>
      <w:r w:rsidR="004A1E14">
        <w:rPr>
          <w:rFonts w:cs="Calibri"/>
          <w:szCs w:val="24"/>
        </w:rPr>
        <w:fldChar w:fldCharType="begin"/>
      </w:r>
      <w:r w:rsidR="00E4377C">
        <w:rPr>
          <w:rFonts w:cs="Calibri"/>
          <w:szCs w:val="24"/>
        </w:rPr>
        <w:instrText xml:space="preserve"> ADDIN EN.CITE &lt;EndNote&gt;&lt;Cite&gt;&lt;Author&gt;Fritz&lt;/Author&gt;&lt;Year&gt;2010&lt;/Year&gt;&lt;RecNum&gt;2011&lt;/RecNum&gt;&lt;DisplayText&gt;(31)&lt;/DisplayText&gt;&lt;record&gt;&lt;rec-number&gt;2011&lt;/rec-number&gt;&lt;foreign-keys&gt;&lt;key app="EN" db-id="pss0szexm5dpryew02rv525v5eae9sazesrr" timestamp="1350992257"&gt;2011&lt;/key&gt;&lt;key app="ENWeb" db-id="SgGInwrtqgYAAGEOoNk"&gt;997&lt;/key&gt;&lt;/foreign-keys&gt;&lt;ref-type name="Journal Article"&gt;17&lt;/ref-type&gt;&lt;contributors&gt;&lt;authors&gt;&lt;author&gt;Fritz, Susanne A.&lt;/author&gt;&lt;author&gt;Purvis, Andy&lt;/author&gt;&lt;/authors&gt;&lt;/contributors&gt;&lt;titles&gt;&lt;title&gt;Selectivity in Mammalian Extinction Risk and Threat Types: a New Measure of Phylogenetic Signal Strength in Binary Traits&lt;/title&gt;&lt;secondary-title&gt;Conservation Biology&lt;/secondary-title&gt;&lt;/titles&gt;&lt;periodical&gt;&lt;full-title&gt;Conservation Biology&lt;/full-title&gt;&lt;/periodical&gt;&lt;pages&gt;1042-1051&lt;/pages&gt;&lt;volume&gt;24&lt;/volume&gt;&lt;number&gt;4&lt;/number&gt;&lt;keywords&gt;&lt;keyword&gt;extinction risk&lt;/keyword&gt;&lt;keyword&gt;habitat loss&lt;/keyword&gt;&lt;keyword&gt;harvesting&lt;/keyword&gt;&lt;keyword&gt;phylogenetic selectivity&lt;/keyword&gt;&lt;keyword&gt;phylogenetic signal&lt;/keyword&gt;&lt;keyword&gt;cosecha&lt;/keyword&gt;&lt;keyword&gt;pérdida de hábitat&lt;/keyword&gt;&lt;keyword&gt;riesgo de extinción&lt;/keyword&gt;&lt;keyword&gt;selectividad filogenética&lt;/keyword&gt;&lt;keyword&gt;señal filogenética&lt;/keyword&gt;&lt;/keywords&gt;&lt;dates&gt;&lt;year&gt;2010&lt;/year&gt;&lt;/dates&gt;&lt;publisher&gt;Blackwell Publishing Inc&lt;/publisher&gt;&lt;isbn&gt;1523-1739&lt;/isbn&gt;&lt;urls&gt;&lt;related-urls&gt;&lt;url&gt;http://dx.doi.org/10.1111/j.1523-1739.2010.01455.x&lt;/url&gt;&lt;/related-urls&gt;&lt;/urls&gt;&lt;electronic-resource-num&gt;10.1111/j.1523-1739.2010.01455.x&lt;/electronic-resource-num&gt;&lt;/record&gt;&lt;/Cite&gt;&lt;/EndNote&gt;</w:instrText>
      </w:r>
      <w:r w:rsidR="004A1E14">
        <w:rPr>
          <w:rFonts w:cs="Calibri"/>
          <w:szCs w:val="24"/>
        </w:rPr>
        <w:fldChar w:fldCharType="separate"/>
      </w:r>
      <w:r w:rsidR="00E4377C">
        <w:rPr>
          <w:rFonts w:cs="Calibri"/>
          <w:noProof/>
          <w:szCs w:val="24"/>
        </w:rPr>
        <w:t>(31)</w:t>
      </w:r>
      <w:r w:rsidR="004A1E14">
        <w:rPr>
          <w:rFonts w:cs="Calibri"/>
          <w:szCs w:val="24"/>
        </w:rPr>
        <w:fldChar w:fldCharType="end"/>
      </w:r>
      <w:r w:rsidRPr="00683852">
        <w:rPr>
          <w:rFonts w:cs="Calibri"/>
          <w:szCs w:val="24"/>
        </w:rPr>
        <w:t xml:space="preserve"> revealed that b</w:t>
      </w:r>
      <w:r w:rsidR="00F55694" w:rsidRPr="00683852">
        <w:rPr>
          <w:rFonts w:cs="Calibri"/>
          <w:szCs w:val="24"/>
        </w:rPr>
        <w:t xml:space="preserve">oth traits have phylogenetic </w:t>
      </w:r>
      <w:r w:rsidR="00285FBE">
        <w:rPr>
          <w:rFonts w:cs="Calibri"/>
          <w:szCs w:val="24"/>
        </w:rPr>
        <w:t>patterning</w:t>
      </w:r>
      <w:r w:rsidR="00F55694" w:rsidRPr="00683852">
        <w:rPr>
          <w:rFonts w:cs="Calibri"/>
          <w:szCs w:val="24"/>
        </w:rPr>
        <w:t xml:space="preserve"> that </w:t>
      </w:r>
      <w:r w:rsidR="00285FBE">
        <w:rPr>
          <w:rFonts w:cs="Calibri"/>
          <w:szCs w:val="24"/>
        </w:rPr>
        <w:t>is</w:t>
      </w:r>
      <w:r w:rsidRPr="00683852">
        <w:rPr>
          <w:rFonts w:cs="Calibri"/>
          <w:szCs w:val="24"/>
        </w:rPr>
        <w:t xml:space="preserve"> extremely unlikely to occur by chance</w:t>
      </w:r>
      <w:r w:rsidR="00F55694" w:rsidRPr="00683852">
        <w:rPr>
          <w:rFonts w:cs="Calibri"/>
          <w:szCs w:val="24"/>
        </w:rPr>
        <w:t xml:space="preserve"> (</w:t>
      </w:r>
      <w:r w:rsidRPr="00683852">
        <w:rPr>
          <w:rFonts w:cs="Calibri"/>
          <w:szCs w:val="24"/>
        </w:rPr>
        <w:t>p</w:t>
      </w:r>
      <w:r w:rsidR="00DC2908" w:rsidRPr="00683852">
        <w:rPr>
          <w:rFonts w:cs="Calibri"/>
          <w:szCs w:val="24"/>
        </w:rPr>
        <w:t xml:space="preserve"> </w:t>
      </w:r>
      <w:r w:rsidR="003A4992" w:rsidRPr="00683852">
        <w:rPr>
          <w:rFonts w:cs="Calibri"/>
          <w:szCs w:val="24"/>
        </w:rPr>
        <w:t xml:space="preserve">&lt; </w:t>
      </w:r>
      <w:r w:rsidR="00DC2908" w:rsidRPr="00683852">
        <w:rPr>
          <w:rFonts w:cs="Calibri"/>
          <w:szCs w:val="24"/>
        </w:rPr>
        <w:t>0.001</w:t>
      </w:r>
      <w:r w:rsidR="00F55694" w:rsidRPr="00683852">
        <w:rPr>
          <w:rFonts w:cs="Calibri"/>
          <w:szCs w:val="24"/>
        </w:rPr>
        <w:t>)</w:t>
      </w:r>
      <w:r w:rsidR="00683621" w:rsidRPr="00683852">
        <w:rPr>
          <w:rFonts w:cs="Calibri"/>
          <w:szCs w:val="24"/>
        </w:rPr>
        <w:t>, and are not significantly different from Brownian motion</w:t>
      </w:r>
      <w:r w:rsidR="00777C24" w:rsidRPr="00683852">
        <w:rPr>
          <w:rFonts w:cs="Calibri"/>
          <w:szCs w:val="24"/>
        </w:rPr>
        <w:t xml:space="preserve"> </w:t>
      </w:r>
      <w:r w:rsidR="004226FB" w:rsidRPr="00683852">
        <w:rPr>
          <w:rFonts w:cs="Calibri"/>
          <w:szCs w:val="24"/>
        </w:rPr>
        <w:t>(Table S2</w:t>
      </w:r>
      <w:r w:rsidR="00777C24" w:rsidRPr="00683852">
        <w:rPr>
          <w:rFonts w:cs="Calibri"/>
          <w:szCs w:val="24"/>
        </w:rPr>
        <w:t>)</w:t>
      </w:r>
      <w:r w:rsidRPr="00683852">
        <w:rPr>
          <w:rFonts w:cs="Calibri"/>
          <w:szCs w:val="24"/>
        </w:rPr>
        <w:t>. This</w:t>
      </w:r>
      <w:r w:rsidR="00777C24" w:rsidRPr="00683852">
        <w:rPr>
          <w:rFonts w:cs="Calibri"/>
          <w:szCs w:val="24"/>
        </w:rPr>
        <w:t xml:space="preserve"> </w:t>
      </w:r>
      <w:r w:rsidRPr="00683852">
        <w:rPr>
          <w:rFonts w:cs="Calibri"/>
          <w:szCs w:val="24"/>
        </w:rPr>
        <w:t>supports model</w:t>
      </w:r>
      <w:r w:rsidR="003A4992" w:rsidRPr="00683852">
        <w:rPr>
          <w:rFonts w:cs="Calibri"/>
          <w:szCs w:val="24"/>
        </w:rPr>
        <w:t>s</w:t>
      </w:r>
      <w:r w:rsidRPr="00683852">
        <w:rPr>
          <w:rFonts w:cs="Calibri"/>
          <w:szCs w:val="24"/>
        </w:rPr>
        <w:t xml:space="preserve"> in which descent and residence patterns </w:t>
      </w:r>
      <w:r w:rsidR="003A4992" w:rsidRPr="00683852">
        <w:rPr>
          <w:rFonts w:cs="Calibri"/>
          <w:szCs w:val="24"/>
        </w:rPr>
        <w:t xml:space="preserve">each </w:t>
      </w:r>
      <w:r w:rsidRPr="00683852">
        <w:rPr>
          <w:rFonts w:cs="Calibri"/>
          <w:szCs w:val="24"/>
        </w:rPr>
        <w:t>evolve along the branches of the Bantu language tree</w:t>
      </w:r>
      <w:r w:rsidR="00206E3D" w:rsidRPr="00683852">
        <w:rPr>
          <w:rFonts w:cs="Calibri"/>
          <w:szCs w:val="24"/>
        </w:rPr>
        <w:t>.</w:t>
      </w:r>
    </w:p>
    <w:p w14:paraId="1308441C" w14:textId="69958503" w:rsidR="002B5E78" w:rsidRDefault="00990EE0" w:rsidP="008D3422">
      <w:pPr>
        <w:pStyle w:val="Body1"/>
      </w:pPr>
      <w:r w:rsidRPr="00683852">
        <w:t>We inferred the ancestral state</w:t>
      </w:r>
      <w:r w:rsidR="0025451A">
        <w:t>s for kinship traits</w:t>
      </w:r>
      <w:r w:rsidRPr="00683852">
        <w:t xml:space="preserve"> at the root of the Bantu </w:t>
      </w:r>
      <w:r w:rsidR="008B5456" w:rsidRPr="00683852">
        <w:t>language tree by</w:t>
      </w:r>
      <w:r w:rsidRPr="00683852">
        <w:t xml:space="preserve"> using a reversible </w:t>
      </w:r>
      <w:r w:rsidR="008B5456" w:rsidRPr="00683852">
        <w:t xml:space="preserve">jump (RJ) Markov chain Monte Carlo (MCMC) method, which simultaneously </w:t>
      </w:r>
      <w:r w:rsidR="002B5E78">
        <w:t>explores the</w:t>
      </w:r>
      <w:r w:rsidR="008B5456" w:rsidRPr="00683852">
        <w:t xml:space="preserve"> posterior sample of phylogenetic trees </w:t>
      </w:r>
      <w:r w:rsidR="002B5E78">
        <w:t xml:space="preserve">and </w:t>
      </w:r>
      <w:r w:rsidR="008B5456" w:rsidRPr="00683852">
        <w:t xml:space="preserve">possible models of evolution </w:t>
      </w:r>
      <w:r w:rsidR="00971160">
        <w:t xml:space="preserve">of traits on the tree, </w:t>
      </w:r>
      <w:r w:rsidR="008B5456" w:rsidRPr="00683852">
        <w:t xml:space="preserve">visiting models in proportion to their posterior probability </w:t>
      </w:r>
      <w:r w:rsidR="004A1E14">
        <w:fldChar w:fldCharType="begin"/>
      </w:r>
      <w:r w:rsidR="00E4377C">
        <w:instrText xml:space="preserve"> ADDIN EN.CITE &lt;EndNote&gt;&lt;Cite&gt;&lt;Author&gt;Pagel&lt;/Author&gt;&lt;Year&gt;2004&lt;/Year&gt;&lt;RecNum&gt;1365&lt;/RecNum&gt;&lt;DisplayText&gt;(32)&lt;/DisplayText&gt;&lt;record&gt;&lt;rec-number&gt;1365&lt;/rec-number&gt;&lt;foreign-keys&gt;&lt;key app="EN" db-id="pss0szexm5dpryew02rv525v5eae9sazesrr" timestamp="1330077623"&gt;1365&lt;/key&gt;&lt;key app="ENWeb" db-id="SgGInwrtqgYAAGEOoNk"&gt;402&lt;/key&gt;&lt;/foreign-keys&gt;&lt;ref-type name="Journal Article"&gt;17&lt;/ref-type&gt;&lt;contributors&gt;&lt;authors&gt;&lt;author&gt;Pagel, Mark D.&lt;/author&gt;&lt;author&gt;Meade, Andrew&lt;/author&gt;&lt;author&gt;Barker, Daniel&lt;/author&gt;&lt;/authors&gt;&lt;/contributors&gt;&lt;titles&gt;&lt;title&gt;Bayesian estimation of ancestral character states on phylogenies&lt;/title&gt;&lt;secondary-title&gt;Systematic Biology&lt;/secondary-title&gt;&lt;/titles&gt;&lt;periodical&gt;&lt;full-title&gt;Systematic Biology&lt;/full-title&gt;&lt;/periodical&gt;&lt;pages&gt;673-684&lt;/pages&gt;&lt;volume&gt;53&lt;/volume&gt;&lt;number&gt;5&lt;/number&gt;&lt;dates&gt;&lt;year&gt;2004&lt;/year&gt;&lt;pub-dates&gt;&lt;date&gt;October 1, 2004&lt;/date&gt;&lt;/pub-dates&gt;&lt;/dates&gt;&lt;urls&gt;&lt;related-urls&gt;&lt;url&gt;http://sysbio.oxfordjournals.org/cgi/content/abstract/53/5/673&lt;/url&gt;&lt;/related-urls&gt;&lt;/urls&gt;&lt;/record&gt;&lt;/Cite&gt;&lt;/EndNote&gt;</w:instrText>
      </w:r>
      <w:r w:rsidR="004A1E14">
        <w:fldChar w:fldCharType="separate"/>
      </w:r>
      <w:r w:rsidR="00E4377C">
        <w:rPr>
          <w:noProof/>
        </w:rPr>
        <w:t>(32)</w:t>
      </w:r>
      <w:r w:rsidR="004A1E14">
        <w:fldChar w:fldCharType="end"/>
      </w:r>
      <w:r w:rsidRPr="00683852">
        <w:t xml:space="preserve">. </w:t>
      </w:r>
      <w:r w:rsidR="008B5456" w:rsidRPr="00683852">
        <w:t>This allows</w:t>
      </w:r>
      <w:r w:rsidRPr="00683852">
        <w:t xml:space="preserve"> for uncertainty in the phylogeny and </w:t>
      </w:r>
      <w:r w:rsidR="008B5456" w:rsidRPr="00683852">
        <w:t xml:space="preserve">the </w:t>
      </w:r>
      <w:r w:rsidRPr="00683852">
        <w:t>stochastic nat</w:t>
      </w:r>
      <w:r w:rsidR="008B5456" w:rsidRPr="00683852">
        <w:t>ure of the evolutionary process. W</w:t>
      </w:r>
      <w:r w:rsidRPr="00683852">
        <w:t xml:space="preserve">e find strong </w:t>
      </w:r>
      <w:r w:rsidR="008E7271" w:rsidRPr="00683852">
        <w:t>support</w:t>
      </w:r>
      <w:r w:rsidR="008E7271">
        <w:t xml:space="preserve"> (p=0.995)</w:t>
      </w:r>
      <w:r w:rsidR="008E7271" w:rsidRPr="00683852">
        <w:t xml:space="preserve"> for</w:t>
      </w:r>
      <w:r w:rsidRPr="00683852">
        <w:t xml:space="preserve"> </w:t>
      </w:r>
      <w:r w:rsidR="008B5456" w:rsidRPr="00683852">
        <w:t xml:space="preserve">patrilineal </w:t>
      </w:r>
      <w:r w:rsidR="004D6665" w:rsidRPr="00683852">
        <w:t>descent</w:t>
      </w:r>
      <w:r w:rsidR="008E7271">
        <w:t xml:space="preserve"> </w:t>
      </w:r>
      <w:r w:rsidR="004D6665" w:rsidRPr="00683852">
        <w:t>at the root</w:t>
      </w:r>
      <w:r w:rsidR="008B5456" w:rsidRPr="00683852">
        <w:t xml:space="preserve"> of the phylogeny</w:t>
      </w:r>
      <w:r w:rsidR="004D6665" w:rsidRPr="00683852">
        <w:t>, while for res</w:t>
      </w:r>
      <w:r w:rsidR="00567DFC" w:rsidRPr="00683852">
        <w:t>idence</w:t>
      </w:r>
      <w:r w:rsidR="008E7271">
        <w:t xml:space="preserve"> </w:t>
      </w:r>
      <w:r w:rsidR="008524B6" w:rsidRPr="00683852">
        <w:t xml:space="preserve">there was a high </w:t>
      </w:r>
      <w:r w:rsidR="008E7271" w:rsidRPr="00683852">
        <w:t>probability</w:t>
      </w:r>
      <w:r w:rsidR="008E7271">
        <w:t xml:space="preserve"> (p=0.999)</w:t>
      </w:r>
      <w:r w:rsidR="008E7271" w:rsidRPr="00683852">
        <w:t xml:space="preserve"> that</w:t>
      </w:r>
      <w:r w:rsidR="008524B6" w:rsidRPr="00683852">
        <w:t xml:space="preserve"> </w:t>
      </w:r>
      <w:r w:rsidR="00567DFC" w:rsidRPr="00683852">
        <w:t xml:space="preserve">the root </w:t>
      </w:r>
      <w:r w:rsidR="005C17A5" w:rsidRPr="00683852">
        <w:t>was</w:t>
      </w:r>
      <w:r w:rsidR="00567DFC" w:rsidRPr="00683852">
        <w:t xml:space="preserve"> patrilocal</w:t>
      </w:r>
      <w:r w:rsidR="004226FB" w:rsidRPr="00683852">
        <w:t xml:space="preserve"> (Table S3</w:t>
      </w:r>
      <w:r w:rsidR="00E66474" w:rsidRPr="00683852">
        <w:t>)</w:t>
      </w:r>
      <w:r w:rsidR="004D6665" w:rsidRPr="00683852">
        <w:t xml:space="preserve">. </w:t>
      </w:r>
    </w:p>
    <w:p w14:paraId="77DDC6BD" w14:textId="6FF1AD4A" w:rsidR="008D3422" w:rsidRPr="00683852" w:rsidRDefault="00285DFC" w:rsidP="008D3422">
      <w:pPr>
        <w:pStyle w:val="Body1"/>
      </w:pPr>
      <w:r w:rsidRPr="00683852">
        <w:t xml:space="preserve">A previous </w:t>
      </w:r>
      <w:r w:rsidR="009B1264" w:rsidRPr="00683852">
        <w:t>study</w:t>
      </w:r>
      <w:r w:rsidRPr="00683852">
        <w:t xml:space="preserve"> </w:t>
      </w:r>
      <w:r w:rsidR="004A1E14">
        <w:fldChar w:fldCharType="begin"/>
      </w:r>
      <w:r w:rsidR="00E4377C">
        <w:instrText xml:space="preserve"> ADDIN EN.CITE &lt;EndNote&gt;&lt;Cite&gt;&lt;Author&gt;Holden&lt;/Author&gt;&lt;Year&gt;2003&lt;/Year&gt;&lt;RecNum&gt;1062&lt;/RecNum&gt;&lt;DisplayText&gt;(25)&lt;/DisplayText&gt;&lt;record&gt;&lt;rec-number&gt;1062&lt;/rec-number&gt;&lt;foreign-keys&gt;&lt;key app="EN" db-id="pss0szexm5dpryew02rv525v5eae9sazesrr" timestamp="1330077540"&gt;1062&lt;/key&gt;&lt;key app="ENWeb" db-id="SgGInwrtqgYAAGEOoNk"&gt;653&lt;/key&gt;&lt;/foreign-keys&gt;&lt;ref-type name="Journal Article"&gt;17&lt;/ref-type&gt;&lt;contributors&gt;&lt;authors&gt;&lt;author&gt;Holden, Clare&lt;/author&gt;&lt;author&gt;Mace, Ruth&lt;/author&gt;&lt;/authors&gt;&lt;/contributors&gt;&lt;titles&gt;&lt;title&gt;Spread of cattle led to the loss of matrilineal descent in Africa: a coevolutionary analysis&lt;/title&gt;&lt;secondary-title&gt;Proceedings of the Royal Society of London Series B-Biological Sciences&lt;/secondary-title&gt;&lt;/titles&gt;&lt;periodical&gt;&lt;full-title&gt;Proceedings of the Royal Society of London Series B-Biological Sciences&lt;/full-title&gt;&lt;/periodical&gt;&lt;pages&gt;2425-2433&lt;/pages&gt;&lt;volume&gt;270&lt;/volume&gt;&lt;number&gt;1532&lt;/number&gt;&lt;dates&gt;&lt;year&gt;2003&lt;/year&gt;&lt;pub-dates&gt;&lt;date&gt;Dec 7&lt;/date&gt;&lt;/pub-dates&gt;&lt;/dates&gt;&lt;isbn&gt;0962-8452&lt;/isbn&gt;&lt;accession-num&gt;WOS:000187086200002&lt;/accession-num&gt;&lt;urls&gt;&lt;related-urls&gt;&lt;url&gt;&amp;lt;Go to ISI&amp;gt;://WOS:000187086200002&lt;/url&gt;&lt;/related-urls&gt;&lt;/urls&gt;&lt;electronic-resource-num&gt;10.1098/rspb.2003.2535&lt;/electronic-resource-num&gt;&lt;/record&gt;&lt;/Cite&gt;&lt;/EndNote&gt;</w:instrText>
      </w:r>
      <w:r w:rsidR="004A1E14">
        <w:fldChar w:fldCharType="separate"/>
      </w:r>
      <w:r w:rsidR="00E4377C">
        <w:rPr>
          <w:noProof/>
        </w:rPr>
        <w:t>(25)</w:t>
      </w:r>
      <w:r w:rsidR="004A1E14">
        <w:fldChar w:fldCharType="end"/>
      </w:r>
      <w:r w:rsidRPr="00683852">
        <w:t xml:space="preserve"> was unable to resolve the ancestral state for descent, but showed that the adoption of cattle herding led to switches to patriliny. It might be argued that the </w:t>
      </w:r>
      <w:r w:rsidR="00636745">
        <w:t xml:space="preserve">Bantu </w:t>
      </w:r>
      <w:r w:rsidRPr="00683852">
        <w:t xml:space="preserve">adoption of cattle </w:t>
      </w:r>
      <w:r w:rsidR="00CD79E3" w:rsidRPr="00683852">
        <w:t>in East Africa</w:t>
      </w:r>
      <w:r w:rsidR="00636745">
        <w:t xml:space="preserve"> from their Cushite neighbours</w:t>
      </w:r>
      <w:r w:rsidR="00CD79E3" w:rsidRPr="00683852">
        <w:t xml:space="preserve"> </w:t>
      </w:r>
      <w:r w:rsidR="004A1E14">
        <w:fldChar w:fldCharType="begin">
          <w:fldData xml:space="preserve">PEVuZE5vdGU+PENpdGU+PEF1dGhvcj5FaHJldDwvQXV0aG9yPjxZZWFyPjIwMDI8L1llYXI+PFJl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</w:fldData>
        </w:fldChar>
      </w:r>
      <w:r w:rsidR="00E4377C">
        <w:instrText xml:space="preserve"> ADDIN EN.CITE </w:instrText>
      </w:r>
      <w:r w:rsidR="00E4377C">
        <w:fldChar w:fldCharType="begin">
          <w:fldData xml:space="preserve">PEVuZE5vdGU+PENpdGU+PEF1dGhvcj5FaHJldDwvQXV0aG9yPjxZZWFyPjIwMDI8L1llYXI+PFJl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</w:fldData>
        </w:fldChar>
      </w:r>
      <w:r w:rsidR="00E4377C">
        <w:instrText xml:space="preserve"> ADDIN EN.CITE.DATA </w:instrText>
      </w:r>
      <w:r w:rsidR="00E4377C">
        <w:fldChar w:fldCharType="end"/>
      </w:r>
      <w:r w:rsidR="004A1E14">
        <w:fldChar w:fldCharType="separate"/>
      </w:r>
      <w:r w:rsidR="00E4377C">
        <w:rPr>
          <w:noProof/>
        </w:rPr>
        <w:t>(33, 34)</w:t>
      </w:r>
      <w:r w:rsidR="004A1E14">
        <w:fldChar w:fldCharType="end"/>
      </w:r>
      <w:r w:rsidR="00CD79E3" w:rsidRPr="00683852">
        <w:t>, during the Bantu expansion</w:t>
      </w:r>
      <w:r w:rsidR="00D63818">
        <w:t>,</w:t>
      </w:r>
      <w:r w:rsidR="00CD79E3" w:rsidRPr="00683852">
        <w:t xml:space="preserve"> </w:t>
      </w:r>
      <w:r w:rsidR="002B5E78">
        <w:t>could</w:t>
      </w:r>
      <w:r w:rsidR="002B5E78" w:rsidRPr="00683852">
        <w:t xml:space="preserve"> </w:t>
      </w:r>
      <w:r w:rsidR="00CD79E3" w:rsidRPr="00683852">
        <w:t xml:space="preserve">falsely suggest a patrilineal root. To check for this we </w:t>
      </w:r>
      <w:r w:rsidR="0025451A">
        <w:t>performed</w:t>
      </w:r>
      <w:r w:rsidR="00CD79E3" w:rsidRPr="00683852">
        <w:t xml:space="preserve"> a correlated evolution analysis of descent and cattle herding in the </w:t>
      </w:r>
      <w:r w:rsidR="00CD79E3" w:rsidRPr="00683852">
        <w:rPr>
          <w:rStyle w:val="SubtleEmphasis"/>
        </w:rPr>
        <w:t>Discrete</w:t>
      </w:r>
      <w:r w:rsidR="00CD79E3" w:rsidRPr="00683852">
        <w:t xml:space="preserve"> package in </w:t>
      </w:r>
      <w:r w:rsidR="00CD79E3" w:rsidRPr="00683852">
        <w:rPr>
          <w:rStyle w:val="SubtleEmphasis"/>
        </w:rPr>
        <w:t>BayesTraits</w:t>
      </w:r>
      <w:r w:rsidR="00CD79E3" w:rsidRPr="00683852">
        <w:t xml:space="preserve"> </w:t>
      </w:r>
      <w:r w:rsidR="004A1E14">
        <w:fldChar w:fldCharType="begin"/>
      </w:r>
      <w:r w:rsidR="00E4377C">
        <w:instrText xml:space="preserve"> ADDIN EN.CITE &lt;EndNote&gt;&lt;Cite&gt;&lt;Author&gt;Pagel&lt;/Author&gt;&lt;Year&gt;2006&lt;/Year&gt;&lt;RecNum&gt;1293&lt;/RecNum&gt;&lt;IDText&gt;Bayesian analysis of correlated evolution of discrete characters by reversible-jump Markov chain Monte Carlo&lt;/IDText&gt;&lt;DisplayText&gt;(27)&lt;/DisplayText&gt;&lt;record&gt;&lt;rec-number&gt;1293&lt;/rec-number&gt;&lt;foreign-keys&gt;&lt;key app="EN" db-id="pss0szexm5dpryew02rv525v5eae9sazesrr" timestamp="1330077596"&gt;1293&lt;/key&gt;&lt;key app="ENWeb" db-id="SgGInwrtqgYAAGEOoNk"&gt;379&lt;/key&gt;&lt;/foreign-keys&gt;&lt;ref-type name="Journal Article"&gt;17&lt;/ref-type&gt;&lt;contributors&gt;&lt;authors&gt;&lt;author&gt;Pagel, Mark D.&lt;/author&gt;&lt;author&gt;Meade, Andrew&lt;/author&gt;&lt;/authors&gt;&lt;/contributors&gt;&lt;titles&gt;&lt;title&gt;Bayesian analysis of correlated evolution of discrete characters by reversible-jump Markov chain Monte Carlo&lt;/title&gt;&lt;secondary-title&gt;American Naturalist&lt;/secondary-title&gt;&lt;/titles&gt;&lt;periodical&gt;&lt;full-title&gt;American Naturalist&lt;/full-title&gt;&lt;/periodical&gt;&lt;pages&gt;808-825&lt;/pages&gt;&lt;volume&gt;167&lt;/volume&gt;&lt;number&gt;6&lt;/number&gt;&lt;dates&gt;&lt;year&gt;2006&lt;/year&gt;&lt;/dates&gt;&lt;urls&gt;&lt;related-urls&gt;&lt;url&gt;http://www.journals.uchicago.edu/doi/abs/10.1086/503444&lt;/url&gt;&lt;/related-urls&gt;&lt;/urls&gt;&lt;/record&gt;&lt;/Cite&gt;&lt;/EndNote&gt;</w:instrText>
      </w:r>
      <w:r w:rsidR="004A1E14">
        <w:fldChar w:fldCharType="separate"/>
      </w:r>
      <w:r w:rsidR="00E4377C">
        <w:rPr>
          <w:noProof/>
        </w:rPr>
        <w:t>(27)</w:t>
      </w:r>
      <w:r w:rsidR="004A1E14">
        <w:fldChar w:fldCharType="end"/>
      </w:r>
      <w:r w:rsidR="00CD79E3" w:rsidRPr="00683852">
        <w:t xml:space="preserve">. Both the independent analysis, where the traits are forced to evolve separately, as well as the dependent analysis, where they </w:t>
      </w:r>
      <w:r w:rsidR="00971160">
        <w:t xml:space="preserve">can </w:t>
      </w:r>
      <w:r w:rsidR="00CD79E3" w:rsidRPr="00683852">
        <w:t xml:space="preserve">evolve together, showed strong support for patriliny without cattle </w:t>
      </w:r>
      <w:r w:rsidR="00CD79E3" w:rsidRPr="00683852">
        <w:lastRenderedPageBreak/>
        <w:t>h</w:t>
      </w:r>
      <w:r w:rsidR="00F456EF" w:rsidRPr="00683852">
        <w:t>e</w:t>
      </w:r>
      <w:r w:rsidR="00CD79E3" w:rsidRPr="00683852">
        <w:t xml:space="preserve">rding as the ancestral Bantu state, </w:t>
      </w:r>
      <w:r w:rsidR="002B5E78">
        <w:t>indicating</w:t>
      </w:r>
      <w:r w:rsidR="002B5E78" w:rsidRPr="00683852">
        <w:t xml:space="preserve"> </w:t>
      </w:r>
      <w:r w:rsidR="00CD79E3" w:rsidRPr="00683852">
        <w:t xml:space="preserve">that the </w:t>
      </w:r>
      <w:r w:rsidR="00636745">
        <w:t xml:space="preserve">later </w:t>
      </w:r>
      <w:r w:rsidR="00CD79E3" w:rsidRPr="00683852">
        <w:t xml:space="preserve">adoption of cattle did not falsely </w:t>
      </w:r>
      <w:r w:rsidR="002B5E78">
        <w:t>influence</w:t>
      </w:r>
      <w:r w:rsidR="002B5E78" w:rsidRPr="00683852">
        <w:t xml:space="preserve"> </w:t>
      </w:r>
      <w:r w:rsidR="00CD79E3" w:rsidRPr="00683852">
        <w:t xml:space="preserve">the </w:t>
      </w:r>
      <w:r w:rsidR="00636745">
        <w:t>root reconstruction</w:t>
      </w:r>
      <w:r w:rsidR="0025451A">
        <w:t xml:space="preserve"> for descent</w:t>
      </w:r>
      <w:r w:rsidR="003E3D9B">
        <w:t xml:space="preserve"> (Table S3</w:t>
      </w:r>
      <w:r w:rsidR="00CD79E3" w:rsidRPr="00683852">
        <w:t>).</w:t>
      </w:r>
    </w:p>
    <w:p w14:paraId="7664AA2B" w14:textId="0B39F876" w:rsidR="00A84ED9" w:rsidRPr="00683852" w:rsidRDefault="008D3422" w:rsidP="00847323">
      <w:pPr>
        <w:pStyle w:val="Body1"/>
      </w:pPr>
      <w:r w:rsidRPr="00683852">
        <w:t>The reconstructi</w:t>
      </w:r>
      <w:r w:rsidR="0084724E">
        <w:t xml:space="preserve">on (Figure 1) </w:t>
      </w:r>
      <w:r w:rsidRPr="00683852">
        <w:t xml:space="preserve">of the probability of states at ancestral nodes across the phylogeny suggests that from patriliny as the descent pattern at the root (A) of the Bantu phylogeny, there was an initial switch to matriliny (B) in a few Forest West Bantu cultures </w:t>
      </w:r>
      <w:r w:rsidR="004A1E14">
        <w:fldChar w:fldCharType="begin"/>
      </w:r>
      <w:r w:rsidR="00E4377C">
        <w:instrText xml:space="preserve"> ADDIN EN.CITE &lt;EndNote&gt;&lt;Cite&gt;&lt;Author&gt;Guthrie&lt;/Author&gt;&lt;Year&gt;1967-1971&lt;/Year&gt;&lt;RecNum&gt;1056&lt;/RecNum&gt;&lt;Prefix&gt;following &lt;/Prefix&gt;&lt;DisplayText&gt;(following 35)&lt;/DisplayText&gt;&lt;record&gt;&lt;rec-number&gt;1056&lt;/rec-number&gt;&lt;foreign-keys&gt;&lt;key app="EN" db-id="pss0szexm5dpryew02rv525v5eae9sazesrr" timestamp="1330077540"&gt;1056&lt;/key&gt;&lt;key app="ENWeb" db-id="SgGInwrtqgYAAGEOoNk"&gt;779&lt;/key&gt;&lt;/foreign-keys&gt;&lt;ref-type name="Book"&gt;6&lt;/ref-type&gt;&lt;contributors&gt;&lt;authors&gt;&lt;author&gt;Guthrie, M.&lt;/author&gt;&lt;/authors&gt;&lt;/contributors&gt;&lt;titles&gt;&lt;title&gt;Comparative Bantu: an introduction to the comparative linguistics and prehistory of the Bantu languages&lt;/title&gt;&lt;/titles&gt;&lt;volume&gt;1-4&lt;/volume&gt;&lt;dates&gt;&lt;year&gt;1967-1971&lt;/year&gt;&lt;/dates&gt;&lt;pub-location&gt;Farnborough, UK&lt;/pub-location&gt;&lt;publisher&gt;Gregg International&lt;/publisher&gt;&lt;urls&gt;&lt;/urls&gt;&lt;/record&gt;&lt;/Cite&gt;&lt;/EndNote&gt;</w:instrText>
      </w:r>
      <w:r w:rsidR="004A1E14">
        <w:fldChar w:fldCharType="separate"/>
      </w:r>
      <w:r w:rsidR="00E4377C">
        <w:rPr>
          <w:noProof/>
        </w:rPr>
        <w:t>(following 35)</w:t>
      </w:r>
      <w:r w:rsidR="004A1E14">
        <w:fldChar w:fldCharType="end"/>
      </w:r>
      <w:r w:rsidRPr="00683852">
        <w:t xml:space="preserve"> and those in the West Savannah. As Bantu populations spread further across into East Africa and then South, there was a subsequent shift back to patriliny (D), followed by a switch to matriliny (E) in the South East Bantu and then a shift to mixed descent (F) and a final change back to patriliny (G) as Bantu populations reached the southern tip of Africa </w:t>
      </w:r>
      <w:r w:rsidR="00A1000E">
        <w:t>(Figure 1</w:t>
      </w:r>
      <w:r w:rsidR="006C3162" w:rsidRPr="00683852">
        <w:t>).</w:t>
      </w:r>
      <w:r w:rsidRPr="00683852">
        <w:t xml:space="preserve"> Residence followed a similar pattern to descent, except that there was a secondary switch back to patrilocal at (C) instead of (D), and the final switch to patrilocality came at (F) not (G) (</w:t>
      </w:r>
      <w:r w:rsidR="00681ACA">
        <w:t>Figure S3</w:t>
      </w:r>
      <w:r w:rsidRPr="00683852">
        <w:t xml:space="preserve">). </w:t>
      </w:r>
      <w:proofErr w:type="spellStart"/>
      <w:r w:rsidR="00E95F82">
        <w:t>Neolocality</w:t>
      </w:r>
      <w:proofErr w:type="spellEnd"/>
      <w:r w:rsidR="00E95F82">
        <w:t xml:space="preserve"> is shown to be a recent phenomenon </w:t>
      </w:r>
      <w:r w:rsidR="00270774">
        <w:t xml:space="preserve">supporting earlier research </w:t>
      </w:r>
      <w:r w:rsidR="00270774">
        <w:fldChar w:fldCharType="begin"/>
      </w:r>
      <w:r w:rsidR="00270774">
        <w:instrText xml:space="preserve"> ADDIN EN.CITE &lt;EndNote&gt;&lt;Cite&gt;&lt;Author&gt;Ember&lt;/Author&gt;&lt;Year&gt;1967&lt;/Year&gt;&lt;RecNum&gt;2425&lt;/RecNum&gt;&lt;DisplayText&gt;(36)&lt;/DisplayText&gt;&lt;record&gt;&lt;rec-number&gt;2425&lt;/rec-number&gt;&lt;foreign-keys&gt;&lt;key app="EN" db-id="pss0szexm5dpryew02rv525v5eae9sazesrr" timestamp="1413985531"&gt;2425&lt;/key&gt;&lt;/foreign-keys&gt;&lt;ref-type name="Journal Article"&gt;17&lt;/ref-type&gt;&lt;contributors&gt;&lt;authors&gt;&lt;author&gt;Ember, Melvin&lt;/author&gt;&lt;/authors&gt;&lt;/contributors&gt;&lt;titles&gt;&lt;title&gt;The emergence of neolocal residence&lt;/title&gt;&lt;secondary-title&gt;Transactions of the New York Academy of Sciences&lt;/secondary-title&gt;&lt;/titles&gt;&lt;periodical&gt;&lt;full-title&gt;Transactions of the New York Academy of Sciences&lt;/full-title&gt;&lt;/periodical&gt;&lt;pages&gt;291-302&lt;/pages&gt;&lt;volume&gt;30&lt;/volume&gt;&lt;number&gt;2 Series II&lt;/number&gt;&lt;dates&gt;&lt;year&gt;1967&lt;/year&gt;&lt;/dates&gt;&lt;publisher&gt;Blackwell Publishing Ltd&lt;/publisher&gt;&lt;isbn&gt;2164-0947&lt;/isbn&gt;&lt;urls&gt;&lt;related-urls&gt;&lt;url&gt;http://dx.doi.org/10.1111/j.2164-0947.1967.tb02466.x&lt;/url&gt;&lt;/related-urls&gt;&lt;/urls&gt;&lt;electronic-resource-num&gt;10.1111/j.2164-0947.1967.tb02466.x&lt;/electronic-resource-num&gt;&lt;/record&gt;&lt;/Cite&gt;&lt;/EndNote&gt;</w:instrText>
      </w:r>
      <w:r w:rsidR="00270774">
        <w:fldChar w:fldCharType="separate"/>
      </w:r>
      <w:r w:rsidR="00270774">
        <w:rPr>
          <w:noProof/>
        </w:rPr>
        <w:t>(36)</w:t>
      </w:r>
      <w:r w:rsidR="00270774">
        <w:fldChar w:fldCharType="end"/>
      </w:r>
      <w:r w:rsidR="00270774">
        <w:t xml:space="preserve">. </w:t>
      </w:r>
      <w:r w:rsidR="002538C5" w:rsidRPr="00683852">
        <w:t>The pattern for both descent and residence is so similar as to suggest correlated evolution between these two traits as Bantu-speaking populations spread across sub-Saharan Africa.</w:t>
      </w:r>
    </w:p>
    <w:p w14:paraId="7B47A8EC" w14:textId="4606604A" w:rsidR="00A1000E" w:rsidRDefault="004D78A3" w:rsidP="00A1000E">
      <w:pPr>
        <w:pStyle w:val="Body1"/>
      </w:pPr>
      <w:r w:rsidRPr="00683852">
        <w:t xml:space="preserve">In order to test for correlated evolution between descent and residence </w:t>
      </w:r>
      <w:r w:rsidR="008E4DB7">
        <w:t>and asses</w:t>
      </w:r>
      <w:r w:rsidR="00285FBE">
        <w:t>s</w:t>
      </w:r>
      <w:r w:rsidR="008E4DB7">
        <w:t xml:space="preserve"> whether changes in residence were indeed driving changes in descent</w:t>
      </w:r>
      <w:r w:rsidR="00752E4A">
        <w:t>, as proposed by ‘</w:t>
      </w:r>
      <w:r w:rsidR="00B64499">
        <w:t>M</w:t>
      </w:r>
      <w:r w:rsidR="00752E4A">
        <w:t xml:space="preserve">ain </w:t>
      </w:r>
      <w:r w:rsidR="00B64499">
        <w:t>S</w:t>
      </w:r>
      <w:r w:rsidR="00752E4A">
        <w:t xml:space="preserve">equence </w:t>
      </w:r>
      <w:r w:rsidR="00B64499">
        <w:t>T</w:t>
      </w:r>
      <w:r w:rsidR="00752E4A">
        <w:t xml:space="preserve">heory’ </w:t>
      </w:r>
      <w:r w:rsidR="004A1E14">
        <w:fldChar w:fldCharType="begin">
          <w:fldData xml:space="preserve">PEVuZE5vdGU+PENpdGU+PEF1dGhvcj5NdXJkb2NrPC9BdXRob3I+PFllYXI+MTk0OTwvWWVhcj48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</w:fldData>
        </w:fldChar>
      </w:r>
      <w:r w:rsidR="00A97727">
        <w:instrText xml:space="preserve"> ADDIN EN.CITE </w:instrText>
      </w:r>
      <w:r w:rsidR="00A97727">
        <w:fldChar w:fldCharType="begin">
          <w:fldData xml:space="preserve">PEVuZE5vdGU+PENpdGU+PEF1dGhvcj5NdXJkb2NrPC9BdXRob3I+PFllYXI+MTk0OTwvWWVhcj48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</w:fldData>
        </w:fldChar>
      </w:r>
      <w:r w:rsidR="00A97727">
        <w:instrText xml:space="preserve"> ADDIN EN.CITE.DATA </w:instrText>
      </w:r>
      <w:r w:rsidR="00A97727">
        <w:fldChar w:fldCharType="end"/>
      </w:r>
      <w:r w:rsidR="004A1E14">
        <w:fldChar w:fldCharType="separate"/>
      </w:r>
      <w:r w:rsidR="007D72BB">
        <w:rPr>
          <w:noProof/>
        </w:rPr>
        <w:t>(2)</w:t>
      </w:r>
      <w:r w:rsidR="004A1E14">
        <w:fldChar w:fldCharType="end"/>
      </w:r>
      <w:r w:rsidR="009352DF" w:rsidRPr="00683852">
        <w:t>,</w:t>
      </w:r>
      <w:r w:rsidRPr="00683852">
        <w:t xml:space="preserve"> </w:t>
      </w:r>
      <w:r w:rsidR="0006789F" w:rsidRPr="00683852">
        <w:t xml:space="preserve">the </w:t>
      </w:r>
      <w:r w:rsidR="00EB3F4F" w:rsidRPr="00683852">
        <w:t>RJ</w:t>
      </w:r>
      <w:r w:rsidR="0006789F" w:rsidRPr="00683852">
        <w:t xml:space="preserve"> procedure in the </w:t>
      </w:r>
      <w:r w:rsidR="0006789F" w:rsidRPr="00683852">
        <w:rPr>
          <w:rStyle w:val="SubtleEmphasis"/>
        </w:rPr>
        <w:t>Discrete</w:t>
      </w:r>
      <w:r w:rsidR="0006789F" w:rsidRPr="00683852">
        <w:t xml:space="preserve"> package in </w:t>
      </w:r>
      <w:r w:rsidR="0006789F" w:rsidRPr="00683852">
        <w:rPr>
          <w:rStyle w:val="SubtleEmphasis"/>
        </w:rPr>
        <w:t>BayesTraits</w:t>
      </w:r>
      <w:r w:rsidR="0006789F" w:rsidRPr="00683852">
        <w:t xml:space="preserve"> </w:t>
      </w:r>
      <w:r w:rsidR="004A1E14">
        <w:fldChar w:fldCharType="begin"/>
      </w:r>
      <w:r w:rsidR="00E4377C">
        <w:instrText xml:space="preserve"> ADDIN EN.CITE &lt;EndNote&gt;&lt;Cite&gt;&lt;Author&gt;Pagel&lt;/Author&gt;&lt;Year&gt;2006&lt;/Year&gt;&lt;RecNum&gt;1293&lt;/RecNum&gt;&lt;IDText&gt;Bayesian analysis of correlated evolution of discrete characters by reversible-jump Markov chain Monte Carlo&lt;/IDText&gt;&lt;DisplayText&gt;(27)&lt;/DisplayText&gt;&lt;record&gt;&lt;rec-number&gt;1293&lt;/rec-number&gt;&lt;foreign-keys&gt;&lt;key app="EN" db-id="pss0szexm5dpryew02rv525v5eae9sazesrr" timestamp="1330077596"&gt;1293&lt;/key&gt;&lt;key app="ENWeb" db-id="SgGInwrtqgYAAGEOoNk"&gt;379&lt;/key&gt;&lt;/foreign-keys&gt;&lt;ref-type name="Journal Article"&gt;17&lt;/ref-type&gt;&lt;contributors&gt;&lt;authors&gt;&lt;author&gt;Pagel, Mark D.&lt;/author&gt;&lt;author&gt;Meade, Andrew&lt;/author&gt;&lt;/authors&gt;&lt;/contributors&gt;&lt;titles&gt;&lt;title&gt;Bayesian analysis of correlated evolution of discrete characters by reversible-jump Markov chain Monte Carlo&lt;/title&gt;&lt;secondary-title&gt;American Naturalist&lt;/secondary-title&gt;&lt;/titles&gt;&lt;periodical&gt;&lt;full-title&gt;American Naturalist&lt;/full-title&gt;&lt;/periodical&gt;&lt;pages&gt;808-825&lt;/pages&gt;&lt;volume&gt;167&lt;/volume&gt;&lt;number&gt;6&lt;/number&gt;&lt;dates&gt;&lt;year&gt;2006&lt;/year&gt;&lt;/dates&gt;&lt;urls&gt;&lt;related-urls&gt;&lt;url&gt;http://www.journals.uchicago.edu/doi/abs/10.1086/503444&lt;/url&gt;&lt;/related-urls&gt;&lt;/urls&gt;&lt;/record&gt;&lt;/Cite&gt;&lt;/EndNote&gt;</w:instrText>
      </w:r>
      <w:r w:rsidR="004A1E14">
        <w:fldChar w:fldCharType="separate"/>
      </w:r>
      <w:r w:rsidR="00E4377C">
        <w:rPr>
          <w:noProof/>
        </w:rPr>
        <w:t>(27)</w:t>
      </w:r>
      <w:r w:rsidR="004A1E14">
        <w:fldChar w:fldCharType="end"/>
      </w:r>
      <w:r w:rsidR="0006789F" w:rsidRPr="00683852">
        <w:t xml:space="preserve"> was used.</w:t>
      </w:r>
      <w:r w:rsidR="003607FC" w:rsidRPr="00683852">
        <w:t xml:space="preserve"> A log</w:t>
      </w:r>
      <w:r w:rsidR="003607FC" w:rsidRPr="00683852">
        <w:rPr>
          <w:vertAlign w:val="subscript"/>
        </w:rPr>
        <w:t>10</w:t>
      </w:r>
      <w:r w:rsidR="003607FC" w:rsidRPr="00683852">
        <w:t xml:space="preserve"> Bayes Factor </w:t>
      </w:r>
      <w:r w:rsidR="00BE0623" w:rsidRPr="00683852">
        <w:t>of 3.11</w:t>
      </w:r>
      <w:r w:rsidR="008B775C" w:rsidRPr="00683852">
        <w:t xml:space="preserve"> </w:t>
      </w:r>
      <w:r w:rsidR="003607FC" w:rsidRPr="00683852">
        <w:t>suggests decisive support for correlated evolution between descent and residence across the Bantu phylogeny (</w:t>
      </w:r>
      <w:r w:rsidR="004226FB" w:rsidRPr="00683852">
        <w:t>Table S4</w:t>
      </w:r>
      <w:r w:rsidR="003607FC" w:rsidRPr="00683852">
        <w:t xml:space="preserve">). </w:t>
      </w:r>
    </w:p>
    <w:p w14:paraId="07285E39" w14:textId="3B4E58D8" w:rsidR="004D78A3" w:rsidRPr="00683852" w:rsidRDefault="008E7271" w:rsidP="00847323">
      <w:pPr>
        <w:pStyle w:val="Body1"/>
      </w:pPr>
      <w:r>
        <w:lastRenderedPageBreak/>
        <w:t>Figure 2</w:t>
      </w:r>
      <w:r w:rsidR="0006789F" w:rsidRPr="00683852">
        <w:t xml:space="preserve"> shows the </w:t>
      </w:r>
      <w:r w:rsidR="00351B0A">
        <w:t xml:space="preserve">reversible-jump </w:t>
      </w:r>
      <w:r w:rsidR="0006236D">
        <w:t>analysis</w:t>
      </w:r>
      <w:r w:rsidR="0006236D" w:rsidRPr="00683852">
        <w:t xml:space="preserve"> </w:t>
      </w:r>
      <w:r w:rsidR="0006789F" w:rsidRPr="00683852">
        <w:t xml:space="preserve">of correlated evolution between the traits. There are two routes from the ancestral state of patriliny and patrilocality to the derived state of </w:t>
      </w:r>
      <w:proofErr w:type="spellStart"/>
      <w:r w:rsidR="0006789F" w:rsidRPr="00683852">
        <w:t>matri</w:t>
      </w:r>
      <w:proofErr w:type="spellEnd"/>
      <w:r w:rsidR="0006789F" w:rsidRPr="00683852">
        <w:t>/b</w:t>
      </w:r>
      <w:r w:rsidR="004159A8" w:rsidRPr="00683852">
        <w:t xml:space="preserve">i-lateral descent and </w:t>
      </w:r>
      <w:proofErr w:type="spellStart"/>
      <w:r w:rsidR="004159A8" w:rsidRPr="00683852">
        <w:t>matri</w:t>
      </w:r>
      <w:proofErr w:type="spellEnd"/>
      <w:r w:rsidR="004159A8" w:rsidRPr="00683852">
        <w:t>/</w:t>
      </w:r>
      <w:proofErr w:type="spellStart"/>
      <w:r w:rsidR="004159A8" w:rsidRPr="00683852">
        <w:t>neo</w:t>
      </w:r>
      <w:r w:rsidR="0006789F" w:rsidRPr="00683852">
        <w:t>local</w:t>
      </w:r>
      <w:proofErr w:type="spellEnd"/>
      <w:r w:rsidR="0006789F" w:rsidRPr="00683852">
        <w:t xml:space="preserve"> residence: the one in which descent changes first (transitions q</w:t>
      </w:r>
      <w:r w:rsidR="0006789F" w:rsidRPr="00683852">
        <w:rPr>
          <w:vertAlign w:val="subscript"/>
        </w:rPr>
        <w:t>13</w:t>
      </w:r>
      <w:r w:rsidR="0006789F" w:rsidRPr="00683852">
        <w:t xml:space="preserve"> and q</w:t>
      </w:r>
      <w:r w:rsidR="0006789F" w:rsidRPr="00683852">
        <w:rPr>
          <w:vertAlign w:val="subscript"/>
        </w:rPr>
        <w:t>34</w:t>
      </w:r>
      <w:r w:rsidR="00CC4E08">
        <w:t xml:space="preserve"> via state C</w:t>
      </w:r>
      <w:r w:rsidR="0006789F" w:rsidRPr="00683852">
        <w:t>) and the one where residence changes first (q</w:t>
      </w:r>
      <w:r w:rsidR="0006789F" w:rsidRPr="00683852">
        <w:rPr>
          <w:vertAlign w:val="subscript"/>
        </w:rPr>
        <w:t>12</w:t>
      </w:r>
      <w:r w:rsidR="0006789F" w:rsidRPr="00683852">
        <w:t xml:space="preserve"> and q</w:t>
      </w:r>
      <w:r w:rsidR="0006789F" w:rsidRPr="00683852">
        <w:rPr>
          <w:vertAlign w:val="subscript"/>
        </w:rPr>
        <w:t>24</w:t>
      </w:r>
      <w:r w:rsidR="00CC4E08" w:rsidRPr="00CC4E08">
        <w:t xml:space="preserve"> </w:t>
      </w:r>
      <w:r w:rsidR="00CC4E08">
        <w:t>via state B</w:t>
      </w:r>
      <w:r w:rsidR="0006789F" w:rsidRPr="00683852">
        <w:t>)</w:t>
      </w:r>
      <w:r w:rsidR="00916B5D">
        <w:t xml:space="preserve"> (also see Figure S8</w:t>
      </w:r>
      <w:r w:rsidR="004226FB" w:rsidRPr="00683852">
        <w:t>)</w:t>
      </w:r>
      <w:r w:rsidR="0006789F" w:rsidRPr="00683852">
        <w:t xml:space="preserve">. </w:t>
      </w:r>
      <w:r w:rsidR="00351B0A">
        <w:t>In the reversible jump analysis</w:t>
      </w:r>
      <w:r w:rsidR="00CC4E08">
        <w:t>,</w:t>
      </w:r>
      <w:r w:rsidR="00351B0A">
        <w:t xml:space="preserve"> t</w:t>
      </w:r>
      <w:r w:rsidR="00BF1223" w:rsidRPr="00683852">
        <w:t>he route where descent changes first (transitions q</w:t>
      </w:r>
      <w:r w:rsidR="00BF1223" w:rsidRPr="00683852">
        <w:rPr>
          <w:vertAlign w:val="subscript"/>
        </w:rPr>
        <w:t>13</w:t>
      </w:r>
      <w:r w:rsidR="00BF1223" w:rsidRPr="00683852">
        <w:t xml:space="preserve"> and q</w:t>
      </w:r>
      <w:r w:rsidR="00BF1223" w:rsidRPr="00683852">
        <w:rPr>
          <w:vertAlign w:val="subscript"/>
        </w:rPr>
        <w:t>34</w:t>
      </w:r>
      <w:r w:rsidR="00752E4A">
        <w:t>, via intermediate state C</w:t>
      </w:r>
      <w:r w:rsidR="00BF1223" w:rsidRPr="00683852">
        <w:t xml:space="preserve">) is </w:t>
      </w:r>
      <w:r w:rsidR="003D3720" w:rsidRPr="00683852">
        <w:t>more likely</w:t>
      </w:r>
      <w:r w:rsidR="00B96F2A">
        <w:t>,</w:t>
      </w:r>
      <w:r w:rsidR="003D3720" w:rsidRPr="00683852">
        <w:t xml:space="preserve"> </w:t>
      </w:r>
      <w:r w:rsidR="00BF1223" w:rsidRPr="00683852">
        <w:t>with both transition</w:t>
      </w:r>
      <w:r w:rsidR="004A176D" w:rsidRPr="00683852">
        <w:t>s</w:t>
      </w:r>
      <w:r w:rsidR="00BF1223" w:rsidRPr="00683852">
        <w:t xml:space="preserve"> assigned to zero in none or a very small proportion of the posterior distribution.</w:t>
      </w:r>
      <w:r w:rsidR="00D04089" w:rsidRPr="00683852">
        <w:t xml:space="preserve"> This suggests that</w:t>
      </w:r>
      <w:r w:rsidR="001801E8">
        <w:t>,</w:t>
      </w:r>
      <w:r w:rsidR="00D04089" w:rsidRPr="00683852">
        <w:t xml:space="preserve"> for changes from the ancestral state to the derived state</w:t>
      </w:r>
      <w:r w:rsidR="001801E8">
        <w:t>,</w:t>
      </w:r>
      <w:r w:rsidR="00D04089" w:rsidRPr="00683852">
        <w:t xml:space="preserve"> descent changed first, and therefore</w:t>
      </w:r>
      <w:r w:rsidR="005A0688" w:rsidRPr="00683852">
        <w:t>, since the traits show correlated evolution,</w:t>
      </w:r>
      <w:r w:rsidR="00D04089" w:rsidRPr="00683852">
        <w:t xml:space="preserve"> </w:t>
      </w:r>
      <w:r w:rsidR="00A96E02">
        <w:t xml:space="preserve">probably </w:t>
      </w:r>
      <w:r w:rsidR="00D04089" w:rsidRPr="00683852">
        <w:t xml:space="preserve">drove changes in residence. However, there were a number of switches between states in both descent and residence, and </w:t>
      </w:r>
      <w:r w:rsidR="00BE0623" w:rsidRPr="00683852">
        <w:t xml:space="preserve">for </w:t>
      </w:r>
      <w:r w:rsidR="00D04089" w:rsidRPr="00683852">
        <w:t>the transitions in the other direction (i.e. from matriliny/matrilocality to patriliny/patrilocality) residence changed first.</w:t>
      </w:r>
      <w:r w:rsidR="00697950">
        <w:t xml:space="preserve"> </w:t>
      </w:r>
      <w:r w:rsidR="00697950" w:rsidRPr="00BD2491">
        <w:t xml:space="preserve">To </w:t>
      </w:r>
      <w:r w:rsidR="00DE4C91">
        <w:t>check</w:t>
      </w:r>
      <w:r w:rsidR="00BD2491">
        <w:t xml:space="preserve"> the</w:t>
      </w:r>
      <w:r w:rsidR="00697950" w:rsidRPr="00BD2491">
        <w:t>s</w:t>
      </w:r>
      <w:r w:rsidR="00BD2491">
        <w:t>e</w:t>
      </w:r>
      <w:r w:rsidR="00697950" w:rsidRPr="00BD2491">
        <w:t xml:space="preserve"> finding</w:t>
      </w:r>
      <w:r w:rsidR="00BD2491">
        <w:t>s</w:t>
      </w:r>
      <w:r w:rsidR="00697950" w:rsidRPr="00BD2491">
        <w:t xml:space="preserve"> </w:t>
      </w:r>
      <w:r w:rsidR="00210311">
        <w:t xml:space="preserve">likelihood </w:t>
      </w:r>
      <w:r w:rsidR="00BD2491">
        <w:t xml:space="preserve">comparisons were made between </w:t>
      </w:r>
      <w:r w:rsidR="00AB4D08">
        <w:t>model</w:t>
      </w:r>
      <w:r w:rsidR="00210311">
        <w:t>s</w:t>
      </w:r>
      <w:r w:rsidR="00DE4C91">
        <w:t xml:space="preserve"> where </w:t>
      </w:r>
      <w:r w:rsidR="00AB4D08">
        <w:t xml:space="preserve">the </w:t>
      </w:r>
      <w:r w:rsidR="00DE4C91">
        <w:t xml:space="preserve">transition rates </w:t>
      </w:r>
      <w:r w:rsidR="00AB4D08">
        <w:t>of</w:t>
      </w:r>
      <w:r w:rsidR="00BD2491">
        <w:t xml:space="preserve"> </w:t>
      </w:r>
      <w:r w:rsidR="00AB4D08">
        <w:t xml:space="preserve">the two </w:t>
      </w:r>
      <w:r w:rsidR="00BD2491">
        <w:t>routes</w:t>
      </w:r>
      <w:r w:rsidR="00164E99">
        <w:t xml:space="preserve"> </w:t>
      </w:r>
      <w:r w:rsidR="00351B0A">
        <w:t xml:space="preserve">between </w:t>
      </w:r>
      <w:proofErr w:type="spellStart"/>
      <w:r w:rsidR="00351B0A">
        <w:t>patrifocal</w:t>
      </w:r>
      <w:proofErr w:type="spellEnd"/>
      <w:r w:rsidR="00351B0A">
        <w:t xml:space="preserve"> and </w:t>
      </w:r>
      <w:proofErr w:type="spellStart"/>
      <w:r w:rsidR="00351B0A">
        <w:t>matrifocal</w:t>
      </w:r>
      <w:proofErr w:type="spellEnd"/>
      <w:r w:rsidR="00351B0A">
        <w:t xml:space="preserve"> cultures</w:t>
      </w:r>
      <w:r w:rsidR="00DE4C91">
        <w:t xml:space="preserve"> </w:t>
      </w:r>
      <w:r w:rsidR="00B42315">
        <w:t xml:space="preserve">(via state B or state C in </w:t>
      </w:r>
      <w:r w:rsidR="00E95F82">
        <w:t>(Figure 2</w:t>
      </w:r>
      <w:r w:rsidR="006C3162">
        <w:t>)</w:t>
      </w:r>
      <w:r w:rsidR="00B42315">
        <w:t xml:space="preserve"> </w:t>
      </w:r>
      <w:r w:rsidR="00DE4C91">
        <w:t xml:space="preserve">were </w:t>
      </w:r>
      <w:r w:rsidR="00AE320E">
        <w:t xml:space="preserve">each </w:t>
      </w:r>
      <w:r w:rsidR="00DE4C91">
        <w:t xml:space="preserve">forced to </w:t>
      </w:r>
      <w:r w:rsidR="00AE320E">
        <w:t>zero</w:t>
      </w:r>
      <w:r w:rsidR="00DE4C91">
        <w:t xml:space="preserve">. </w:t>
      </w:r>
      <w:r w:rsidR="00AE320E">
        <w:t xml:space="preserve">The transitions via state C were shown for be </w:t>
      </w:r>
      <w:r w:rsidR="0083494B">
        <w:t>decisively more likely,</w:t>
      </w:r>
      <w:r w:rsidR="006C3162">
        <w:t xml:space="preserve"> </w:t>
      </w:r>
      <w:r w:rsidR="0083494B">
        <w:t>providing</w:t>
      </w:r>
      <w:r w:rsidR="00DE4C91">
        <w:t xml:space="preserve"> strong evidence to</w:t>
      </w:r>
      <w:r w:rsidR="00BD2491">
        <w:t xml:space="preserve"> </w:t>
      </w:r>
      <w:r w:rsidR="00DE4C91">
        <w:t xml:space="preserve">support </w:t>
      </w:r>
      <w:r w:rsidR="008D6F7D">
        <w:t xml:space="preserve">the </w:t>
      </w:r>
      <w:r w:rsidR="00351B0A">
        <w:t xml:space="preserve">reversible-jump </w:t>
      </w:r>
      <w:r w:rsidR="008D6F7D">
        <w:t xml:space="preserve">analysis </w:t>
      </w:r>
      <w:r w:rsidR="00AE320E">
        <w:t>(Table S5 &amp; S6</w:t>
      </w:r>
      <w:r w:rsidR="00DE4C91">
        <w:t>)</w:t>
      </w:r>
      <w:r w:rsidR="00AB4D08">
        <w:t>.</w:t>
      </w:r>
      <w:r w:rsidR="00697950">
        <w:t xml:space="preserve"> </w:t>
      </w:r>
      <w:r w:rsidR="00D04089" w:rsidRPr="00683852">
        <w:t xml:space="preserve"> </w:t>
      </w:r>
      <w:r w:rsidR="00697950">
        <w:t xml:space="preserve">This suggests that changes in descent drove shifts away from </w:t>
      </w:r>
      <w:proofErr w:type="spellStart"/>
      <w:r w:rsidR="00697950">
        <w:t>patrifocal</w:t>
      </w:r>
      <w:proofErr w:type="spellEnd"/>
      <w:r w:rsidR="00697950">
        <w:t xml:space="preserve"> culture, whereas residence drove reversals from </w:t>
      </w:r>
      <w:proofErr w:type="spellStart"/>
      <w:r w:rsidR="00697950">
        <w:t>matrifocal</w:t>
      </w:r>
      <w:proofErr w:type="spellEnd"/>
      <w:r w:rsidR="00697950">
        <w:t xml:space="preserve"> back to </w:t>
      </w:r>
      <w:proofErr w:type="spellStart"/>
      <w:r w:rsidR="00697950">
        <w:t>patrifocal</w:t>
      </w:r>
      <w:proofErr w:type="spellEnd"/>
      <w:r w:rsidR="00697950">
        <w:t xml:space="preserve"> culture</w:t>
      </w:r>
      <w:r w:rsidR="00101F47" w:rsidRPr="00683852">
        <w:t>.</w:t>
      </w:r>
      <w:r w:rsidR="004226FB" w:rsidRPr="00683852">
        <w:t xml:space="preserve"> </w:t>
      </w:r>
      <w:r w:rsidR="001047FB">
        <w:t xml:space="preserve"> In other words, in moves between </w:t>
      </w:r>
      <w:proofErr w:type="spellStart"/>
      <w:r w:rsidR="001047FB">
        <w:t>patrifocal</w:t>
      </w:r>
      <w:proofErr w:type="spellEnd"/>
      <w:r w:rsidR="003A214E">
        <w:t xml:space="preserve"> (A)</w:t>
      </w:r>
      <w:r w:rsidR="001047FB">
        <w:t xml:space="preserve"> and </w:t>
      </w:r>
      <w:proofErr w:type="spellStart"/>
      <w:r w:rsidR="001047FB">
        <w:t>matrifocal</w:t>
      </w:r>
      <w:proofErr w:type="spellEnd"/>
      <w:r w:rsidR="003A214E">
        <w:t xml:space="preserve"> (D)</w:t>
      </w:r>
      <w:r w:rsidR="001047FB">
        <w:t xml:space="preserve"> cultural states an intermediate state of matriliny with patrilocality</w:t>
      </w:r>
      <w:r w:rsidR="003A214E">
        <w:t xml:space="preserve"> (C)</w:t>
      </w:r>
      <w:r w:rsidR="001047FB">
        <w:t xml:space="preserve"> is much more likely than </w:t>
      </w:r>
      <w:r w:rsidR="00C21342">
        <w:t xml:space="preserve">an intermediate state of </w:t>
      </w:r>
      <w:r w:rsidR="001047FB">
        <w:t>patriliny with matrilocality</w:t>
      </w:r>
      <w:r w:rsidR="003A214E">
        <w:t xml:space="preserve"> (B) </w:t>
      </w:r>
      <w:r w:rsidR="006C3162">
        <w:t>(</w:t>
      </w:r>
      <w:r w:rsidR="00E95F82">
        <w:t>Figure 2</w:t>
      </w:r>
      <w:r w:rsidR="006C3162">
        <w:t>).</w:t>
      </w:r>
      <w:r w:rsidR="001801E8">
        <w:t xml:space="preserve"> This could occur because the combination of patrilineal inheritance and matrilocal residenc</w:t>
      </w:r>
      <w:r w:rsidR="00A96E02">
        <w:t>e is a very unstable</w:t>
      </w:r>
      <w:r w:rsidR="00702514">
        <w:t xml:space="preserve"> or unusual</w:t>
      </w:r>
      <w:r w:rsidR="00A96E02">
        <w:t xml:space="preserve"> state</w:t>
      </w:r>
      <w:r w:rsidR="000F61C9">
        <w:t xml:space="preserve">, at least in </w:t>
      </w:r>
      <w:r w:rsidR="000F61C9">
        <w:lastRenderedPageBreak/>
        <w:t>Africa</w:t>
      </w:r>
      <w:r w:rsidR="00A96E02">
        <w:t>;</w:t>
      </w:r>
      <w:r w:rsidR="001801E8">
        <w:t xml:space="preserve"> </w:t>
      </w:r>
      <w:r w:rsidR="00A96E02">
        <w:t>an intermediate state of patrilocal residence combined with matrilineal o</w:t>
      </w:r>
      <w:r w:rsidR="00702514">
        <w:t>r other forms of inheritance may be a more common intermediate state</w:t>
      </w:r>
      <w:r w:rsidR="00A96E02">
        <w:t xml:space="preserve">, </w:t>
      </w:r>
      <w:r w:rsidR="001801E8">
        <w:t>from whatever ancestral</w:t>
      </w:r>
      <w:r w:rsidR="00702514">
        <w:t xml:space="preserve"> condition it</w:t>
      </w:r>
      <w:r w:rsidR="00A96E02">
        <w:t xml:space="preserve"> derive</w:t>
      </w:r>
      <w:r w:rsidR="00702514">
        <w:t>s</w:t>
      </w:r>
      <w:r w:rsidR="001801E8">
        <w:t>.</w:t>
      </w:r>
    </w:p>
    <w:p w14:paraId="449C70A1" w14:textId="77777777" w:rsidR="00D20F2B" w:rsidRPr="00683852" w:rsidRDefault="000F2B71">
      <w:pPr>
        <w:rPr>
          <w:rFonts w:asciiTheme="majorHAnsi" w:hAnsiTheme="majorHAnsi"/>
        </w:rPr>
      </w:pPr>
      <w:r w:rsidRPr="00683852">
        <w:rPr>
          <w:rFonts w:asciiTheme="majorHAnsi" w:hAnsiTheme="majorHAnsi"/>
        </w:rPr>
        <w:br w:type="page"/>
      </w:r>
    </w:p>
    <w:p w14:paraId="4099A8D4" w14:textId="77777777" w:rsidR="007031D7" w:rsidRPr="00683852" w:rsidRDefault="007031D7" w:rsidP="007031D7">
      <w:pPr>
        <w:pStyle w:val="Heading2"/>
      </w:pPr>
      <w:r w:rsidRPr="00683852">
        <w:lastRenderedPageBreak/>
        <w:t>Discussion</w:t>
      </w:r>
    </w:p>
    <w:p w14:paraId="61EEACC6" w14:textId="77777777" w:rsidR="007031D7" w:rsidRPr="00683852" w:rsidRDefault="007031D7">
      <w:pPr>
        <w:rPr>
          <w:rFonts w:asciiTheme="majorHAnsi" w:hAnsiTheme="majorHAnsi"/>
        </w:rPr>
      </w:pPr>
    </w:p>
    <w:p w14:paraId="1C670704" w14:textId="7649CE19" w:rsidR="0085483A" w:rsidRPr="00683852" w:rsidRDefault="003D3720" w:rsidP="00B55A09">
      <w:pPr>
        <w:pStyle w:val="Body1"/>
      </w:pPr>
      <w:r w:rsidRPr="00683852">
        <w:t>Our</w:t>
      </w:r>
      <w:r w:rsidR="004226FB" w:rsidRPr="00683852">
        <w:t xml:space="preserve"> results</w:t>
      </w:r>
      <w:r w:rsidR="00094513" w:rsidRPr="00683852">
        <w:t xml:space="preserve"> show that</w:t>
      </w:r>
      <w:r w:rsidR="00B55A09" w:rsidRPr="00683852">
        <w:t xml:space="preserve"> </w:t>
      </w:r>
      <w:r w:rsidR="00094513" w:rsidRPr="00683852">
        <w:t>e</w:t>
      </w:r>
      <w:r w:rsidR="0043222A" w:rsidRPr="00683852">
        <w:t>ven whe</w:t>
      </w:r>
      <w:r w:rsidR="00722B5B" w:rsidRPr="00683852">
        <w:t>n</w:t>
      </w:r>
      <w:r w:rsidR="0043222A" w:rsidRPr="00683852">
        <w:t xml:space="preserve"> archaeological and historical evidence are lacking it is possible to go beyond historical linguistic inference, which </w:t>
      </w:r>
      <w:r w:rsidR="001B47D6" w:rsidRPr="00683852">
        <w:t xml:space="preserve">is highly contested </w:t>
      </w:r>
      <w:r w:rsidR="0043222A" w:rsidRPr="00683852">
        <w:t xml:space="preserve">in the </w:t>
      </w:r>
      <w:r w:rsidR="001B47D6" w:rsidRPr="00683852">
        <w:t xml:space="preserve">Bantu </w:t>
      </w:r>
      <w:r w:rsidR="0043222A" w:rsidRPr="00683852">
        <w:t>cas</w:t>
      </w:r>
      <w:r w:rsidR="001B47D6" w:rsidRPr="00683852">
        <w:t>e</w:t>
      </w:r>
      <w:r w:rsidR="0043222A" w:rsidRPr="00683852">
        <w:t xml:space="preserve"> </w:t>
      </w:r>
      <w:r w:rsidR="004A1E14">
        <w:fldChar w:fldCharType="begin">
          <w:fldData xml:space="preserve">PEVuZE5vdGU+PENpdGU+PEF1dGhvcj5WYW5zaW5hPC9BdXRob3I+PFllYXI+MTk5MDwvWWVhcj48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</w:fldData>
        </w:fldChar>
      </w:r>
      <w:r w:rsidR="007D72BB">
        <w:instrText xml:space="preserve"> ADDIN EN.CITE </w:instrText>
      </w:r>
      <w:r w:rsidR="004A1E14">
        <w:fldChar w:fldCharType="begin">
          <w:fldData xml:space="preserve">PEVuZE5vdGU+PENpdGU+PEF1dGhvcj5WYW5zaW5hPC9BdXRob3I+PFllYXI+MTk5MDwvWWVhcj48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</w:fldData>
        </w:fldChar>
      </w:r>
      <w:r w:rsidR="007D72BB">
        <w:instrText xml:space="preserve"> ADDIN EN.CITE.DATA </w:instrText>
      </w:r>
      <w:r w:rsidR="004A1E14">
        <w:fldChar w:fldCharType="end"/>
      </w:r>
      <w:r w:rsidR="004A1E14">
        <w:fldChar w:fldCharType="separate"/>
      </w:r>
      <w:r w:rsidR="007D72BB">
        <w:rPr>
          <w:noProof/>
        </w:rPr>
        <w:t>(7, 12-14)</w:t>
      </w:r>
      <w:r w:rsidR="004A1E14">
        <w:fldChar w:fldCharType="end"/>
      </w:r>
      <w:r w:rsidR="0043222A" w:rsidRPr="00683852">
        <w:t xml:space="preserve">, and reconstruct </w:t>
      </w:r>
      <w:r w:rsidR="00086910" w:rsidRPr="00683852">
        <w:t xml:space="preserve">the </w:t>
      </w:r>
      <w:r w:rsidR="0043222A" w:rsidRPr="00683852">
        <w:t>ancestral states of kinship traits</w:t>
      </w:r>
      <w:r w:rsidR="00722B5B" w:rsidRPr="00683852">
        <w:t xml:space="preserve"> throughout the Bantu expansion</w:t>
      </w:r>
      <w:r w:rsidR="0043222A" w:rsidRPr="00683852">
        <w:t xml:space="preserve">. </w:t>
      </w:r>
      <w:r w:rsidR="000A5B2D" w:rsidRPr="00683852">
        <w:t xml:space="preserve">Our </w:t>
      </w:r>
      <w:r w:rsidR="008270B6">
        <w:t>analyse</w:t>
      </w:r>
      <w:r w:rsidR="000A5B2D" w:rsidRPr="00683852">
        <w:t>s</w:t>
      </w:r>
      <w:r w:rsidR="008270B6">
        <w:t xml:space="preserve">, based on the most comprehensive Bantu language phylogeny available </w:t>
      </w:r>
      <w:r w:rsidR="004A1E14">
        <w:fldChar w:fldCharType="begin"/>
      </w:r>
      <w:r w:rsidR="007D72BB">
        <w:instrText xml:space="preserve"> ADDIN EN.CITE &lt;EndNote&gt;&lt;Cite&gt;&lt;Author&gt;Currie&lt;/Author&gt;&lt;Year&gt;2013&lt;/Year&gt;&lt;RecNum&gt;2089&lt;/RecNum&gt;&lt;DisplayText&gt;(9)&lt;/DisplayText&gt;&lt;record&gt;&lt;rec-number&gt;2089&lt;/rec-number&gt;&lt;foreign-keys&gt;&lt;key app="EN" db-id="pss0szexm5dpryew02rv525v5eae9sazesrr" timestamp="1368013887"&gt;2089&lt;/key&gt;&lt;key app="ENWeb" db-id="SgGInwrtqgYAAGEOoNk"&gt;1070&lt;/key&gt;&lt;/foreign-keys&gt;&lt;ref-type name="Journal Article"&gt;17&lt;/ref-type&gt;&lt;contributors&gt;&lt;authors&gt;&lt;author&gt;Currie, Thomas E.&lt;/author&gt;&lt;author&gt;Meade, Andrew&lt;/author&gt;&lt;author&gt;Guillon, Myrtille&lt;/author&gt;&lt;author&gt;Mace, Ruth&lt;/author&gt;&lt;/authors&gt;&lt;/contributors&gt;&lt;titles&gt;&lt;title&gt;Cultural phylogeography of the Bantu Languages of sub-Saharan Africa&lt;/title&gt;&lt;secondary-title&gt;Proceedings of the Royal Society B: Biological Sciences&lt;/secondary-title&gt;&lt;/titles&gt;&lt;periodical&gt;&lt;full-title&gt;Proceedings of the Royal Society B: Biological Sciences&lt;/full-title&gt;&lt;/periodical&gt;&lt;volume&gt;280&lt;/volume&gt;&lt;number&gt;1762&lt;/number&gt;&lt;dates&gt;&lt;year&gt;2013&lt;/year&gt;&lt;pub-dates&gt;&lt;date&gt;July 7, 2013&lt;/date&gt;&lt;/pub-dates&gt;&lt;/dates&gt;&lt;urls&gt;&lt;related-urls&gt;&lt;url&gt;http://rspb.royalsocietypublishing.org/content/280/1762/20130695.abstract&lt;/url&gt;&lt;/related-urls&gt;&lt;/urls&gt;&lt;electronic-resource-num&gt;10.1098/rspb.2013.0695&lt;/electronic-resource-num&gt;&lt;/record&gt;&lt;/Cite&gt;&lt;/EndNote&gt;</w:instrText>
      </w:r>
      <w:r w:rsidR="004A1E14">
        <w:fldChar w:fldCharType="separate"/>
      </w:r>
      <w:r w:rsidR="007D72BB">
        <w:rPr>
          <w:noProof/>
        </w:rPr>
        <w:t>(9)</w:t>
      </w:r>
      <w:r w:rsidR="004A1E14">
        <w:fldChar w:fldCharType="end"/>
      </w:r>
      <w:r w:rsidR="008270B6">
        <w:t xml:space="preserve">, </w:t>
      </w:r>
      <w:r w:rsidR="00CF3C2C">
        <w:t>suggest</w:t>
      </w:r>
      <w:r w:rsidR="00CF3C2C" w:rsidRPr="00683852">
        <w:t xml:space="preserve"> </w:t>
      </w:r>
      <w:r w:rsidR="000A5B2D" w:rsidRPr="00683852">
        <w:t>that t</w:t>
      </w:r>
      <w:r w:rsidR="0043222A" w:rsidRPr="00683852">
        <w:t>he ancestral Bantu society, which was located in the Benue Valley on what is now the Nigeria</w:t>
      </w:r>
      <w:r w:rsidR="000F1855" w:rsidRPr="00683852">
        <w:t>n</w:t>
      </w:r>
      <w:r w:rsidR="0043222A" w:rsidRPr="00683852">
        <w:t xml:space="preserve">/Cameroon </w:t>
      </w:r>
      <w:r w:rsidR="005A1723" w:rsidRPr="00683852">
        <w:t>border,</w:t>
      </w:r>
      <w:r w:rsidR="0043222A" w:rsidRPr="00683852">
        <w:t xml:space="preserve"> was both patrilineal</w:t>
      </w:r>
      <w:r w:rsidR="005A1723" w:rsidRPr="00683852">
        <w:t xml:space="preserve"> and pa</w:t>
      </w:r>
      <w:r w:rsidR="000F1855" w:rsidRPr="00683852">
        <w:t>trilocal. As far as residence is</w:t>
      </w:r>
      <w:r w:rsidR="005A1723" w:rsidRPr="00683852">
        <w:t xml:space="preserve"> concerned</w:t>
      </w:r>
      <w:r w:rsidR="00D53049" w:rsidRPr="00683852">
        <w:t>,</w:t>
      </w:r>
      <w:r w:rsidR="005A1723" w:rsidRPr="00683852">
        <w:t xml:space="preserve"> t</w:t>
      </w:r>
      <w:r w:rsidR="0043222A" w:rsidRPr="00683852">
        <w:t xml:space="preserve">his result is </w:t>
      </w:r>
      <w:r w:rsidR="00233134" w:rsidRPr="00683852">
        <w:t>consistent</w:t>
      </w:r>
      <w:r w:rsidR="0043222A" w:rsidRPr="00683852">
        <w:t xml:space="preserve"> with</w:t>
      </w:r>
      <w:r w:rsidR="00B55A09" w:rsidRPr="00683852">
        <w:t xml:space="preserve"> genetic studies on sub-Saharan farmers </w:t>
      </w:r>
      <w:r w:rsidR="0085483A" w:rsidRPr="00683852">
        <w:t xml:space="preserve">which </w:t>
      </w:r>
      <w:r w:rsidR="00D452DF">
        <w:t>are argued to imply a</w:t>
      </w:r>
      <w:r w:rsidR="0085483A" w:rsidRPr="00683852">
        <w:t xml:space="preserve"> patrilocal </w:t>
      </w:r>
      <w:r w:rsidR="00D452DF">
        <w:t>history</w:t>
      </w:r>
      <w:r w:rsidR="001801E8">
        <w:t>;</w:t>
      </w:r>
      <w:r w:rsidR="00B74FE9">
        <w:t xml:space="preserve"> fast evolving polymorphisms indicate that</w:t>
      </w:r>
      <w:r w:rsidR="0085483A" w:rsidRPr="00683852">
        <w:t xml:space="preserve"> the ratio of mtDNA to Y-chromosome </w:t>
      </w:r>
      <w:r w:rsidR="001801E8">
        <w:t xml:space="preserve">variation </w:t>
      </w:r>
      <w:r w:rsidR="0085483A" w:rsidRPr="00683852">
        <w:t xml:space="preserve">is much higher in farming than hunter-gatherer populations, suggesting females moved residence before they reproduced, while males stayed in their natal locality </w:t>
      </w:r>
      <w:r w:rsidR="004A1E14">
        <w:fldChar w:fldCharType="begin">
          <w:fldData xml:space="preserve">PEVuZE5vdGU+PENpdGU+PEF1dGhvcj5TZWllbHN0YWQ8L0F1dGhvcj48WWVhcj4xOTk4PC9ZZWFy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</w:fldData>
        </w:fldChar>
      </w:r>
      <w:r w:rsidR="00270774">
        <w:instrText xml:space="preserve"> ADDIN EN.CITE </w:instrText>
      </w:r>
      <w:r w:rsidR="00270774">
        <w:fldChar w:fldCharType="begin">
          <w:fldData xml:space="preserve">PEVuZE5vdGU+PENpdGU+PEF1dGhvcj5TZWllbHN0YWQ8L0F1dGhvcj48WWVhcj4xOTk4PC9ZZWFy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</w:fldData>
        </w:fldChar>
      </w:r>
      <w:r w:rsidR="00270774">
        <w:instrText xml:space="preserve"> ADDIN EN.CITE.DATA </w:instrText>
      </w:r>
      <w:r w:rsidR="00270774">
        <w:fldChar w:fldCharType="end"/>
      </w:r>
      <w:r w:rsidR="004A1E14">
        <w:fldChar w:fldCharType="separate"/>
      </w:r>
      <w:r w:rsidR="00270774">
        <w:rPr>
          <w:noProof/>
        </w:rPr>
        <w:t>(37-39)</w:t>
      </w:r>
      <w:r w:rsidR="004A1E14">
        <w:fldChar w:fldCharType="end"/>
      </w:r>
      <w:r w:rsidR="0085483A" w:rsidRPr="00683852">
        <w:t xml:space="preserve">. </w:t>
      </w:r>
    </w:p>
    <w:p w14:paraId="3784EB30" w14:textId="77777777" w:rsidR="00221C52" w:rsidRPr="00683852" w:rsidRDefault="00722B5B" w:rsidP="00B55A09">
      <w:pPr>
        <w:pStyle w:val="Body1"/>
      </w:pPr>
      <w:r w:rsidRPr="00683852">
        <w:t>T</w:t>
      </w:r>
      <w:r w:rsidR="004226FB" w:rsidRPr="00683852">
        <w:t>he results of this</w:t>
      </w:r>
      <w:r w:rsidR="000F1855" w:rsidRPr="00683852">
        <w:t xml:space="preserve"> study</w:t>
      </w:r>
      <w:r w:rsidR="001801E8">
        <w:t xml:space="preserve"> do not </w:t>
      </w:r>
      <w:r w:rsidR="00EB5AEA" w:rsidRPr="00683852">
        <w:t xml:space="preserve">support </w:t>
      </w:r>
      <w:r w:rsidR="001801E8">
        <w:t xml:space="preserve">the conclusions of </w:t>
      </w:r>
      <w:r w:rsidR="00EB5AEA" w:rsidRPr="00683852">
        <w:t xml:space="preserve">either of the </w:t>
      </w:r>
      <w:r w:rsidR="005A1723" w:rsidRPr="00683852">
        <w:t>historical linguistic studies of the Bantu</w:t>
      </w:r>
      <w:r w:rsidR="00203D85" w:rsidRPr="00683852">
        <w:t xml:space="preserve"> </w:t>
      </w:r>
      <w:r w:rsidR="004A1E14">
        <w:fldChar w:fldCharType="begin">
          <w:fldData xml:space="preserve">PEVuZE5vdGU+PENpdGU+PEF1dGhvcj5WYW5zaW5hPC9BdXRob3I+PFllYXI+MTk5MDwvWWVhcj48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</w:fldData>
        </w:fldChar>
      </w:r>
      <w:r w:rsidR="007D72BB">
        <w:instrText xml:space="preserve"> ADDIN EN.CITE </w:instrText>
      </w:r>
      <w:r w:rsidR="004A1E14">
        <w:fldChar w:fldCharType="begin">
          <w:fldData xml:space="preserve">PEVuZE5vdGU+PENpdGU+PEF1dGhvcj5WYW5zaW5hPC9BdXRob3I+PFllYXI+MTk5MDwvWWVhcj48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</w:fldData>
        </w:fldChar>
      </w:r>
      <w:r w:rsidR="007D72BB">
        <w:instrText xml:space="preserve"> ADDIN EN.CITE.DATA </w:instrText>
      </w:r>
      <w:r w:rsidR="004A1E14">
        <w:fldChar w:fldCharType="end"/>
      </w:r>
      <w:r w:rsidR="004A1E14">
        <w:fldChar w:fldCharType="separate"/>
      </w:r>
      <w:r w:rsidR="007D72BB">
        <w:rPr>
          <w:noProof/>
        </w:rPr>
        <w:t>(7, 12-14)</w:t>
      </w:r>
      <w:r w:rsidR="004A1E14">
        <w:fldChar w:fldCharType="end"/>
      </w:r>
      <w:r w:rsidR="00203D85" w:rsidRPr="00683852">
        <w:t xml:space="preserve">. </w:t>
      </w:r>
      <w:r w:rsidR="00EB5AEA" w:rsidRPr="00683852">
        <w:t xml:space="preserve">Instead of </w:t>
      </w:r>
      <w:r w:rsidR="00D132FC">
        <w:t xml:space="preserve">the </w:t>
      </w:r>
      <w:r w:rsidR="00EB5AEA" w:rsidRPr="00683852">
        <w:t xml:space="preserve">bilateral and </w:t>
      </w:r>
      <w:proofErr w:type="spellStart"/>
      <w:r w:rsidR="00EB5AEA" w:rsidRPr="00683852">
        <w:t>ambilocal</w:t>
      </w:r>
      <w:proofErr w:type="spellEnd"/>
      <w:r w:rsidR="00EB5AEA" w:rsidRPr="00683852">
        <w:t xml:space="preserve"> kinship proposed by </w:t>
      </w:r>
      <w:proofErr w:type="spellStart"/>
      <w:r w:rsidR="00EB5AEA" w:rsidRPr="00683852">
        <w:t>Vansina</w:t>
      </w:r>
      <w:proofErr w:type="spellEnd"/>
      <w:r w:rsidR="00EB5AEA" w:rsidRPr="00683852">
        <w:t xml:space="preserve"> </w:t>
      </w:r>
      <w:r w:rsidR="004A1E14">
        <w:fldChar w:fldCharType="begin"/>
      </w:r>
      <w:r w:rsidR="007D72BB">
        <w:instrText xml:space="preserve"> ADDIN EN.CITE &lt;EndNote&gt;&lt;Cite ExcludeAuth="1"&gt;&lt;Author&gt;Vansina&lt;/Author&gt;&lt;Year&gt;1990&lt;/Year&gt;&lt;RecNum&gt;1086&lt;/RecNum&gt;&lt;DisplayText&gt;(12)&lt;/DisplayText&gt;&lt;record&gt;&lt;rec-number&gt;1086&lt;/rec-number&gt;&lt;foreign-keys&gt;&lt;key app="EN" db-id="pss0szexm5dpryew02rv525v5eae9sazesrr" timestamp="1330077540"&gt;1086&lt;/key&gt;&lt;key app="ENWeb" db-id="SgGInwrtqgYAAGEOoNk"&gt;722&lt;/key&gt;&lt;/foreign-keys&gt;&lt;ref-type name="Book"&gt;6&lt;/ref-type&gt;&lt;contributors&gt;&lt;authors&gt;&lt;author&gt;Vansina, Jan&lt;/author&gt;&lt;/authors&gt;&lt;/contributors&gt;&lt;titles&gt;&lt;title&gt;Paths in the Rainforest&lt;/title&gt;&lt;/titles&gt;&lt;dates&gt;&lt;year&gt;1990&lt;/year&gt;&lt;/dates&gt;&lt;pub-location&gt;Madison&lt;/pub-location&gt;&lt;publisher&gt;University of Wisconsin Press&lt;/publisher&gt;&lt;urls&gt;&lt;/urls&gt;&lt;/record&gt;&lt;/Cite&gt;&lt;/EndNote&gt;</w:instrText>
      </w:r>
      <w:r w:rsidR="004A1E14">
        <w:fldChar w:fldCharType="separate"/>
      </w:r>
      <w:r w:rsidR="007D72BB">
        <w:rPr>
          <w:noProof/>
        </w:rPr>
        <w:t>(12)</w:t>
      </w:r>
      <w:r w:rsidR="004A1E14">
        <w:fldChar w:fldCharType="end"/>
      </w:r>
      <w:r w:rsidR="00EB5AEA" w:rsidRPr="00683852">
        <w:t>, or the matrilineal and matr</w:t>
      </w:r>
      <w:r w:rsidR="001D75DF" w:rsidRPr="00683852">
        <w:t xml:space="preserve">ilocal kinship proposed by </w:t>
      </w:r>
      <w:proofErr w:type="spellStart"/>
      <w:r w:rsidR="001D75DF" w:rsidRPr="00683852">
        <w:t>Marck</w:t>
      </w:r>
      <w:proofErr w:type="spellEnd"/>
      <w:r w:rsidR="00EB5AEA" w:rsidRPr="00683852">
        <w:t xml:space="preserve"> and colleagues</w:t>
      </w:r>
      <w:r w:rsidR="001D75DF" w:rsidRPr="00683852">
        <w:t xml:space="preserve"> </w:t>
      </w:r>
      <w:r w:rsidR="004A1E14">
        <w:fldChar w:fldCharType="begin"/>
      </w:r>
      <w:r w:rsidR="007D72BB">
        <w:instrText xml:space="preserve"> ADDIN EN.CITE &lt;EndNote&gt;&lt;Cite&gt;&lt;Author&gt;Hage&lt;/Author&gt;&lt;Year&gt;2011&lt;/Year&gt;&lt;RecNum&gt;1059&lt;/RecNum&gt;&lt;DisplayText&gt;(7, 14)&lt;/DisplayText&gt;&lt;record&gt;&lt;rec-number&gt;1059&lt;/rec-number&gt;&lt;foreign-keys&gt;&lt;key app="EN" db-id="pss0szexm5dpryew02rv525v5eae9sazesrr" timestamp="1330077540"&gt;1059&lt;/key&gt;&lt;key app="ENWeb" db-id="SgGInwrtqgYAAGEOoNk"&gt;725&lt;/key&gt;&lt;/foreign-keys&gt;&lt;ref-type name="Book Section"&gt;5&lt;/ref-type&gt;&lt;contributors&gt;&lt;authors&gt;&lt;author&gt;Hage, Per&lt;/author&gt;&lt;author&gt;Marck, Jeff&lt;/author&gt;&lt;/authors&gt;&lt;secondary-authors&gt;&lt;author&gt;Jones, Doug&lt;/author&gt;&lt;author&gt;Bojka, Milicic&lt;/author&gt;&lt;/secondary-authors&gt;&lt;/contributors&gt;&lt;titles&gt;&lt;title&gt;Proto-Bantu descent groups&lt;/title&gt;&lt;secondary-title&gt;Kinship, Language, and Prehistory: Per Hage and the Renaissance in Kinship Studies&lt;/secondary-title&gt;&lt;/titles&gt;&lt;pages&gt;75-78&lt;/pages&gt;&lt;section&gt;6&lt;/section&gt;&lt;dates&gt;&lt;year&gt;2011&lt;/year&gt;&lt;/dates&gt;&lt;pub-location&gt;Salt Lake City&lt;/pub-location&gt;&lt;publisher&gt;The University of Utah Press&lt;/publisher&gt;&lt;urls&gt;&lt;/urls&gt;&lt;/record&gt;&lt;/Cite&gt;&lt;Cite&gt;&lt;Author&gt;Marck&lt;/Author&gt;&lt;Year&gt;2011&lt;/Year&gt;&lt;RecNum&gt;1069&lt;/RecNum&gt;&lt;record&gt;&lt;rec-number&gt;1069&lt;/rec-number&gt;&lt;foreign-keys&gt;&lt;key app="EN" db-id="pss0szexm5dpryew02rv525v5eae9sazesrr" timestamp="1330077540"&gt;1069&lt;/key&gt;&lt;key app="ENWeb" db-id="SgGInwrtqgYAAGEOoNk"&gt;780&lt;/key&gt;&lt;/foreign-keys&gt;&lt;ref-type name="Book Section"&gt;5&lt;/ref-type&gt;&lt;contributors&gt;&lt;authors&gt;&lt;author&gt;Marck, Jeff&lt;/author&gt;&lt;author&gt;Bostoen, Koen&lt;/author&gt;&lt;/authors&gt;&lt;secondary-authors&gt;&lt;author&gt;Jones, Doug&lt;/author&gt;&lt;author&gt;Bojka, Milicic&lt;/author&gt;&lt;/secondary-authors&gt;&lt;/contributors&gt;&lt;titles&gt;&lt;title&gt;Proto-Oceanic society (Austronesian) and proto-East Bantu society (Niger-Congo) residence, descent, and kin terms, ca. 1000 BC&lt;/title&gt;&lt;secondary-title&gt;Kinship, Language, and Prehistory: Per Hage and the Renaissance in Kinship Studies&lt;/secondary-title&gt;&lt;/titles&gt;&lt;pages&gt;83-94&lt;/pages&gt;&lt;section&gt;8&lt;/section&gt;&lt;dates&gt;&lt;year&gt;2011&lt;/year&gt;&lt;/dates&gt;&lt;pub-location&gt;Salt Lake City&lt;/pub-location&gt;&lt;publisher&gt;The University of Utah Press&lt;/publisher&gt;&lt;urls&gt;&lt;/urls&gt;&lt;/record&gt;&lt;/Cite&gt;&lt;/EndNote&gt;</w:instrText>
      </w:r>
      <w:r w:rsidR="004A1E14">
        <w:fldChar w:fldCharType="separate"/>
      </w:r>
      <w:r w:rsidR="007D72BB">
        <w:rPr>
          <w:noProof/>
        </w:rPr>
        <w:t>(7, 14)</w:t>
      </w:r>
      <w:r w:rsidR="004A1E14">
        <w:fldChar w:fldCharType="end"/>
      </w:r>
      <w:r w:rsidR="001D75DF" w:rsidRPr="00683852">
        <w:t xml:space="preserve"> </w:t>
      </w:r>
      <w:r w:rsidR="007658D9">
        <w:t>our analyse</w:t>
      </w:r>
      <w:r w:rsidR="00D132FC">
        <w:t>s</w:t>
      </w:r>
      <w:r w:rsidR="007658D9">
        <w:t xml:space="preserve"> support</w:t>
      </w:r>
      <w:r w:rsidR="001246D6">
        <w:t xml:space="preserve"> yet another hypothesis,  providing</w:t>
      </w:r>
      <w:r w:rsidR="001D75DF" w:rsidRPr="00683852">
        <w:t xml:space="preserve"> evidence for </w:t>
      </w:r>
      <w:r w:rsidR="00C472A5" w:rsidRPr="00683852">
        <w:t xml:space="preserve">the first time that the kinship pattern </w:t>
      </w:r>
      <w:r w:rsidR="001D75DF" w:rsidRPr="00683852">
        <w:t>for the ancestral Bantu population</w:t>
      </w:r>
      <w:r w:rsidR="00C472A5" w:rsidRPr="00683852">
        <w:t xml:space="preserve"> was </w:t>
      </w:r>
      <w:r w:rsidR="00AC2C85">
        <w:t xml:space="preserve">both </w:t>
      </w:r>
      <w:r w:rsidR="00C472A5" w:rsidRPr="00683852">
        <w:t>patrilineal and patrilocal</w:t>
      </w:r>
      <w:r w:rsidR="001D75DF" w:rsidRPr="00683852">
        <w:t xml:space="preserve">. Furthermore, the phylogenetic methods used </w:t>
      </w:r>
      <w:r w:rsidR="009C0F39">
        <w:t>enable us to postulate</w:t>
      </w:r>
      <w:r w:rsidR="001D75DF" w:rsidRPr="00683852">
        <w:t xml:space="preserve"> that f</w:t>
      </w:r>
      <w:r w:rsidR="00203D85" w:rsidRPr="00683852">
        <w:t xml:space="preserve">or both traits, </w:t>
      </w:r>
      <w:r w:rsidR="00AE6ED7" w:rsidRPr="00683852">
        <w:t xml:space="preserve">there were switches back and forth between </w:t>
      </w:r>
      <w:proofErr w:type="spellStart"/>
      <w:r w:rsidR="00AE6ED7" w:rsidRPr="00683852">
        <w:t>patri</w:t>
      </w:r>
      <w:proofErr w:type="spellEnd"/>
      <w:r w:rsidR="00AE6ED7" w:rsidRPr="00683852">
        <w:t xml:space="preserve">-focal and </w:t>
      </w:r>
      <w:proofErr w:type="spellStart"/>
      <w:r w:rsidR="00AE6ED7" w:rsidRPr="00683852">
        <w:t>matri</w:t>
      </w:r>
      <w:proofErr w:type="spellEnd"/>
      <w:r w:rsidR="00AE6ED7" w:rsidRPr="00683852">
        <w:t xml:space="preserve">-focal </w:t>
      </w:r>
      <w:r w:rsidR="006E4BB7" w:rsidRPr="00683852">
        <w:t xml:space="preserve">states as the Bantu populations </w:t>
      </w:r>
      <w:r w:rsidR="00D6534C" w:rsidRPr="00683852">
        <w:t>expanded</w:t>
      </w:r>
      <w:r w:rsidR="00D63627" w:rsidRPr="00683852">
        <w:t xml:space="preserve"> through</w:t>
      </w:r>
      <w:r w:rsidR="00D6534C" w:rsidRPr="00683852">
        <w:t>out</w:t>
      </w:r>
      <w:r w:rsidR="00D63627" w:rsidRPr="00683852">
        <w:t xml:space="preserve"> sub-Saharan Africa</w:t>
      </w:r>
      <w:r w:rsidR="00A36C56">
        <w:t>. This</w:t>
      </w:r>
      <w:r w:rsidR="00A36C56" w:rsidRPr="00683852">
        <w:t xml:space="preserve"> suggest</w:t>
      </w:r>
      <w:r w:rsidR="00A36C56">
        <w:t>s</w:t>
      </w:r>
      <w:r w:rsidR="00A36C56" w:rsidRPr="00683852">
        <w:t xml:space="preserve"> </w:t>
      </w:r>
      <w:r w:rsidR="00D63627" w:rsidRPr="00683852">
        <w:t xml:space="preserve">that there </w:t>
      </w:r>
      <w:r w:rsidR="00D33E0D">
        <w:t>wa</w:t>
      </w:r>
      <w:r w:rsidR="00D33E0D" w:rsidRPr="00683852">
        <w:t xml:space="preserve">s </w:t>
      </w:r>
      <w:r w:rsidR="00D63627" w:rsidRPr="00683852">
        <w:t xml:space="preserve">some flexibility in these traits </w:t>
      </w:r>
      <w:r w:rsidR="000F1855" w:rsidRPr="00683852">
        <w:t xml:space="preserve">as </w:t>
      </w:r>
      <w:r w:rsidR="001D75DF" w:rsidRPr="00683852">
        <w:t xml:space="preserve">Bantu populations </w:t>
      </w:r>
      <w:r w:rsidR="00D6534C" w:rsidRPr="00683852">
        <w:t>spread</w:t>
      </w:r>
      <w:r w:rsidR="00455EDF" w:rsidRPr="00683852">
        <w:t xml:space="preserve"> south</w:t>
      </w:r>
      <w:r w:rsidR="000F1855" w:rsidRPr="00683852">
        <w:t>west</w:t>
      </w:r>
      <w:r w:rsidR="00C472A5" w:rsidRPr="00683852">
        <w:t>, but that unilineal</w:t>
      </w:r>
      <w:r w:rsidR="00D132FC">
        <w:t xml:space="preserve"> </w:t>
      </w:r>
      <w:r w:rsidR="00D132FC">
        <w:lastRenderedPageBreak/>
        <w:t>descent systems</w:t>
      </w:r>
      <w:r w:rsidR="00C472A5" w:rsidRPr="00683852">
        <w:t xml:space="preserve"> w</w:t>
      </w:r>
      <w:r w:rsidR="00D132FC">
        <w:t>ere</w:t>
      </w:r>
      <w:r w:rsidR="00C472A5" w:rsidRPr="00683852">
        <w:t xml:space="preserve"> retained throughout Bantu history</w:t>
      </w:r>
      <w:r w:rsidR="00A36C56">
        <w:t xml:space="preserve">, in contrast to the scenario proposed by </w:t>
      </w:r>
      <w:proofErr w:type="spellStart"/>
      <w:r w:rsidR="00A36C56">
        <w:t>Vansina</w:t>
      </w:r>
      <w:proofErr w:type="spellEnd"/>
      <w:r w:rsidR="00881B7A" w:rsidRPr="00683852">
        <w:t xml:space="preserve"> </w:t>
      </w:r>
      <w:r w:rsidR="004A1E14">
        <w:fldChar w:fldCharType="begin"/>
      </w:r>
      <w:r w:rsidR="007658D9">
        <w:instrText xml:space="preserve"> ADDIN EN.CITE &lt;EndNote&gt;&lt;Cite&gt;&lt;Author&gt;Vansina&lt;/Author&gt;&lt;Year&gt;1995&lt;/Year&gt;&lt;RecNum&gt;1087&lt;/RecNum&gt;&lt;DisplayText&gt;(13)&lt;/DisplayText&gt;&lt;record&gt;&lt;rec-number&gt;1087&lt;/rec-number&gt;&lt;foreign-keys&gt;&lt;key app="EN" db-id="pss0szexm5dpryew02rv525v5eae9sazesrr" timestamp="1330077540"&gt;1087&lt;/key&gt;&lt;key app="ENWeb" db-id="SgGInwrtqgYAAGEOoNk"&gt;721&lt;/key&gt;&lt;/foreign-keys&gt;&lt;ref-type name="Journal Article"&gt;17&lt;/ref-type&gt;&lt;contributors&gt;&lt;authors&gt;&lt;author&gt;Vansina, Jan&lt;/author&gt;&lt;/authors&gt;&lt;/contributors&gt;&lt;titles&gt;&lt;title&gt;New linguistic evidence and the Bantu expansion&lt;/title&gt;&lt;secondary-title&gt;Journal of African History&lt;/secondary-title&gt;&lt;/titles&gt;&lt;periodical&gt;&lt;full-title&gt;Journal of African History&lt;/full-title&gt;&lt;/periodical&gt;&lt;pages&gt;173-195&lt;/pages&gt;&lt;volume&gt;36&lt;/volume&gt;&lt;number&gt;2&lt;/number&gt;&lt;dates&gt;&lt;year&gt;1995&lt;/year&gt;&lt;pub-dates&gt;&lt;date&gt;1995&lt;/date&gt;&lt;/pub-dates&gt;&lt;/dates&gt;&lt;isbn&gt;0021-8537&lt;/isbn&gt;&lt;accession-num&gt;WOS:A1995RL85200001&lt;/accession-num&gt;&lt;urls&gt;&lt;related-urls&gt;&lt;url&gt;&amp;lt;Go to ISI&amp;gt;://WOS:A1995RL85200001&lt;/url&gt;&lt;/related-urls&gt;&lt;/urls&gt;&lt;/record&gt;&lt;/Cite&gt;&lt;/EndNote&gt;</w:instrText>
      </w:r>
      <w:r w:rsidR="004A1E14">
        <w:fldChar w:fldCharType="separate"/>
      </w:r>
      <w:r w:rsidR="007658D9">
        <w:rPr>
          <w:noProof/>
        </w:rPr>
        <w:t>(13)</w:t>
      </w:r>
      <w:r w:rsidR="004A1E14">
        <w:fldChar w:fldCharType="end"/>
      </w:r>
      <w:r w:rsidR="00D63627" w:rsidRPr="00683852">
        <w:t xml:space="preserve">. </w:t>
      </w:r>
    </w:p>
    <w:p w14:paraId="75CF1AA3" w14:textId="18232273" w:rsidR="00D33E0D" w:rsidRDefault="00221C52" w:rsidP="00B55A09">
      <w:pPr>
        <w:pStyle w:val="Body1"/>
      </w:pPr>
      <w:r w:rsidRPr="00683852">
        <w:t xml:space="preserve">Despite being unable to resolve the ancestral state of descent among the Bantu, Holden and Mace </w:t>
      </w:r>
      <w:r w:rsidR="004A1E14">
        <w:fldChar w:fldCharType="begin">
          <w:fldData xml:space="preserve">PEVuZE5vdGU+PENpdGU+PEF1dGhvcj5Ib2xkZW48L0F1dGhvcj48WWVhcj4yMDAzPC9ZZWFyPjxS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==
</w:fldData>
        </w:fldChar>
      </w:r>
      <w:r w:rsidR="00E4377C">
        <w:instrText xml:space="preserve"> ADDIN EN.CITE </w:instrText>
      </w:r>
      <w:r w:rsidR="00E4377C">
        <w:fldChar w:fldCharType="begin">
          <w:fldData xml:space="preserve">PEVuZE5vdGU+PENpdGU+PEF1dGhvcj5Ib2xkZW48L0F1dGhvcj48WWVhcj4yMDAzPC9ZZWFyPjxS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==
</w:fldData>
        </w:fldChar>
      </w:r>
      <w:r w:rsidR="00E4377C">
        <w:instrText xml:space="preserve"> ADDIN EN.CITE.DATA </w:instrText>
      </w:r>
      <w:r w:rsidR="00E4377C">
        <w:fldChar w:fldCharType="end"/>
      </w:r>
      <w:r w:rsidR="004A1E14">
        <w:fldChar w:fldCharType="separate"/>
      </w:r>
      <w:r w:rsidR="00E4377C">
        <w:rPr>
          <w:noProof/>
        </w:rPr>
        <w:t>(25, 26)</w:t>
      </w:r>
      <w:r w:rsidR="004A1E14">
        <w:fldChar w:fldCharType="end"/>
      </w:r>
      <w:r w:rsidR="00326294" w:rsidRPr="00683852">
        <w:t xml:space="preserve"> </w:t>
      </w:r>
      <w:r w:rsidRPr="00683852">
        <w:t xml:space="preserve">were able to suggest </w:t>
      </w:r>
      <w:r w:rsidR="00326294" w:rsidRPr="00683852">
        <w:t>that patriliny is associated with pastoralism</w:t>
      </w:r>
      <w:r w:rsidR="000F61C9">
        <w:t xml:space="preserve">. </w:t>
      </w:r>
      <w:proofErr w:type="spellStart"/>
      <w:r w:rsidR="000F61C9">
        <w:t>Martiliny</w:t>
      </w:r>
      <w:proofErr w:type="spellEnd"/>
      <w:r w:rsidR="000F61C9">
        <w:t xml:space="preserve"> could emerge due to</w:t>
      </w:r>
      <w:r w:rsidR="00326294" w:rsidRPr="00683852">
        <w:t xml:space="preserve"> the loss of cattle, tsetse fly infestation</w:t>
      </w:r>
      <w:r w:rsidR="00665262">
        <w:t xml:space="preserve"> </w:t>
      </w:r>
      <w:r w:rsidR="004A1E14">
        <w:fldChar w:fldCharType="begin"/>
      </w:r>
      <w:r w:rsidR="00E4377C">
        <w:instrText xml:space="preserve"> ADDIN EN.CITE &lt;EndNote&gt;&lt;Cite&gt;&lt;Author&gt;Holden&lt;/Author&gt;&lt;Year&gt;2005&lt;/Year&gt;&lt;RecNum&gt;1063&lt;/RecNum&gt;&lt;DisplayText&gt;(26)&lt;/DisplayText&gt;&lt;record&gt;&lt;rec-number&gt;1063&lt;/rec-number&gt;&lt;foreign-keys&gt;&lt;key app="EN" db-id="pss0szexm5dpryew02rv525v5eae9sazesrr" timestamp="1330077540"&gt;1063&lt;/key&gt;&lt;key app="ENWeb" db-id="SgGInwrtqgYAAGEOoNk"&gt;744&lt;/key&gt;&lt;/foreign-keys&gt;&lt;ref-type name="Book Section"&gt;5&lt;/ref-type&gt;&lt;contributors&gt;&lt;authors&gt;&lt;author&gt;Holden, Clare&lt;/author&gt;&lt;author&gt;Mace, Ruth&lt;/author&gt;&lt;/authors&gt;&lt;secondary-authors&gt;&lt;author&gt;Mace,  Ruth&lt;/author&gt;&lt;author&gt;Holden, Clare&lt;/author&gt;&lt;author&gt;Shennan, Stephen&lt;/author&gt;&lt;/secondary-authors&gt;&lt;/contributors&gt;&lt;titles&gt;&lt;title&gt;‘The cow is the enemy of matriliny’: using phylogenetic methods to investigate cultural evolution in Africa&lt;/title&gt;&lt;secondary-title&gt;The Evolution of Cultural Diversity: a Phylogenetic Approach&lt;/secondary-title&gt;&lt;/titles&gt;&lt;pages&gt;217 – 234&lt;/pages&gt;&lt;section&gt;12&lt;/section&gt;&lt;dates&gt;&lt;year&gt;2005&lt;/year&gt;&lt;/dates&gt;&lt;pub-location&gt;Walnut Creek, CA&lt;/pub-location&gt;&lt;publisher&gt;Left Coast Press&lt;/publisher&gt;&lt;urls&gt;&lt;/urls&gt;&lt;/record&gt;&lt;/Cite&gt;&lt;/EndNote&gt;</w:instrText>
      </w:r>
      <w:r w:rsidR="004A1E14">
        <w:fldChar w:fldCharType="separate"/>
      </w:r>
      <w:r w:rsidR="00E4377C">
        <w:rPr>
          <w:noProof/>
        </w:rPr>
        <w:t>(26)</w:t>
      </w:r>
      <w:r w:rsidR="004A1E14">
        <w:fldChar w:fldCharType="end"/>
      </w:r>
      <w:r w:rsidR="00DB6AAE">
        <w:t>,</w:t>
      </w:r>
      <w:r w:rsidR="00326294" w:rsidRPr="00683852">
        <w:t xml:space="preserve"> or some other cause</w:t>
      </w:r>
      <w:r w:rsidR="00DB6AAE">
        <w:t xml:space="preserve"> </w:t>
      </w:r>
      <w:r w:rsidR="00DB6AAE">
        <w:fldChar w:fldCharType="begin"/>
      </w:r>
      <w:r w:rsidR="00DB6AAE">
        <w:instrText xml:space="preserve"> ADDIN EN.CITE &lt;EndNote&gt;&lt;Cite&gt;&lt;Author&gt;Ember&lt;/Author&gt;&lt;Year&gt;1971&lt;/Year&gt;&lt;RecNum&gt;1508&lt;/RecNum&gt;&lt;DisplayText&gt;(40)&lt;/DisplayText&gt;&lt;record&gt;&lt;rec-number&gt;1508&lt;/rec-number&gt;&lt;foreign-keys&gt;&lt;key app="EN" db-id="pss0szexm5dpryew02rv525v5eae9sazesrr" timestamp="1330077658"&gt;1508&lt;/key&gt;&lt;key app="ENWeb" db-id="SgGInwrtqgYAAGEOoNk"&gt;745&lt;/key&gt;&lt;/foreign-keys&gt;&lt;ref-type name="Journal Article"&gt;17&lt;/ref-type&gt;&lt;contributors&gt;&lt;authors&gt;&lt;author&gt;Ember, M.&lt;/author&gt;&lt;author&gt;Ember, C. R.&lt;/author&gt;&lt;/authors&gt;&lt;/contributors&gt;&lt;titles&gt;&lt;title&gt;Conditions favoring matrilocal versus patrilocal residence&lt;/title&gt;&lt;secondary-title&gt;American Anthropologist&lt;/secondary-title&gt;&lt;/titles&gt;&lt;periodical&gt;&lt;full-title&gt;American Anthropologist&lt;/full-title&gt;&lt;/periodical&gt;&lt;pages&gt;571-594&lt;/pages&gt;&lt;volume&gt;73&lt;/volume&gt;&lt;number&gt;3&lt;/number&gt;&lt;dates&gt;&lt;year&gt;1971&lt;/year&gt;&lt;pub-dates&gt;&lt;date&gt;1971&lt;/date&gt;&lt;/pub-dates&gt;&lt;/dates&gt;&lt;isbn&gt;0002-7294&lt;/isbn&gt;&lt;accession-num&gt;WOS:A1971K013900004&lt;/accession-num&gt;&lt;urls&gt;&lt;related-urls&gt;&lt;url&gt;&amp;lt;Go to ISI&amp;gt;://WOS:A1971K013900004&lt;/url&gt;&lt;/related-urls&gt;&lt;/urls&gt;&lt;electronic-resource-num&gt;10.1525/aa.1971.73.3.02a00040&lt;/electronic-resource-num&gt;&lt;/record&gt;&lt;/Cite&gt;&lt;/EndNote&gt;</w:instrText>
      </w:r>
      <w:r w:rsidR="00DB6AAE">
        <w:fldChar w:fldCharType="separate"/>
      </w:r>
      <w:r w:rsidR="00DB6AAE">
        <w:rPr>
          <w:noProof/>
        </w:rPr>
        <w:t>(40)</w:t>
      </w:r>
      <w:r w:rsidR="00DB6AAE">
        <w:fldChar w:fldCharType="end"/>
      </w:r>
      <w:r w:rsidR="00326294" w:rsidRPr="00683852">
        <w:t xml:space="preserve">, </w:t>
      </w:r>
      <w:r w:rsidR="007658D9">
        <w:t xml:space="preserve">which </w:t>
      </w:r>
      <w:r w:rsidR="00326294" w:rsidRPr="00683852">
        <w:t>may have reduced the pressure for inheritance through the male line</w:t>
      </w:r>
      <w:r w:rsidR="00E81CCC" w:rsidRPr="00683852">
        <w:t xml:space="preserve">. </w:t>
      </w:r>
      <w:r w:rsidR="005D1954" w:rsidRPr="00683852">
        <w:t>The results presented here suggest that i</w:t>
      </w:r>
      <w:r w:rsidR="00326294" w:rsidRPr="00683852">
        <w:t>n turn</w:t>
      </w:r>
      <w:r w:rsidR="00E81CCC" w:rsidRPr="00683852">
        <w:t>, this</w:t>
      </w:r>
      <w:r w:rsidR="00326294" w:rsidRPr="00683852">
        <w:t xml:space="preserve"> may have driven residence patterns to change to matrilocal. </w:t>
      </w:r>
    </w:p>
    <w:p w14:paraId="52E19B73" w14:textId="767B4C6F" w:rsidR="00D33E0D" w:rsidRDefault="00D33E0D" w:rsidP="00B55A09">
      <w:pPr>
        <w:pStyle w:val="Body1"/>
      </w:pPr>
      <w:r>
        <w:t xml:space="preserve">Overall the phylogenetic comparative approach taken here </w:t>
      </w:r>
      <w:r w:rsidR="00DA2B89">
        <w:t>to infer social organis</w:t>
      </w:r>
      <w:r>
        <w:t xml:space="preserve">ation in past societies offers improvement </w:t>
      </w:r>
      <w:r w:rsidR="00DA2B89">
        <w:t>over</w:t>
      </w:r>
      <w:r>
        <w:t xml:space="preserve"> relying completely on historical linguistic reconstructions. In particular this approach allows </w:t>
      </w:r>
      <w:r w:rsidR="00DA2B89">
        <w:t>direct</w:t>
      </w:r>
      <w:r>
        <w:t xml:space="preserve"> infer</w:t>
      </w:r>
      <w:r w:rsidR="00DA2B89">
        <w:t>ence of</w:t>
      </w:r>
      <w:r>
        <w:t xml:space="preserve"> the ancestral states of the particular traits of interest, rather than tackling the issue ob</w:t>
      </w:r>
      <w:r w:rsidR="00DA2B89">
        <w:t>liquely via kinship terminology</w:t>
      </w:r>
      <w:r>
        <w:t xml:space="preserve">. It would be interesting in future work to reconstruct items of kinship terminology </w:t>
      </w:r>
      <w:r w:rsidR="00DA2B89">
        <w:t xml:space="preserve">explicitly </w:t>
      </w:r>
      <w:r>
        <w:t>using phylogenetic comparative methods to examine the relationship with direct est</w:t>
      </w:r>
      <w:r w:rsidR="00DA2B89">
        <w:t>imates of social organis</w:t>
      </w:r>
      <w:r>
        <w:t xml:space="preserve">ation, and as </w:t>
      </w:r>
      <w:r w:rsidR="008205D4">
        <w:t xml:space="preserve">a </w:t>
      </w:r>
      <w:r>
        <w:t xml:space="preserve">point of comparison with traditional methods.  </w:t>
      </w:r>
      <w:r w:rsidR="005E06F7">
        <w:t>Archaeological information could also potentially be of use in inferring kinship structures in past human societies</w:t>
      </w:r>
      <w:r w:rsidR="00DA75CA">
        <w:t>.</w:t>
      </w:r>
      <w:r w:rsidR="005E06F7">
        <w:t xml:space="preserve"> Whil</w:t>
      </w:r>
      <w:r w:rsidR="00D10C2E">
        <w:t>e many aspects of social organis</w:t>
      </w:r>
      <w:r w:rsidR="005E06F7">
        <w:t>ation do not leave direct material remains in the archaeological record it may be possible to mak</w:t>
      </w:r>
      <w:r w:rsidR="00DA2B89">
        <w:t xml:space="preserve">e plausible inferences based on, for example, </w:t>
      </w:r>
      <w:r w:rsidR="005E06F7">
        <w:t>mortuary practises</w:t>
      </w:r>
      <w:r w:rsidR="00A466CD">
        <w:t xml:space="preserve"> </w:t>
      </w:r>
      <w:r w:rsidR="00A466CD">
        <w:fldChar w:fldCharType="begin">
          <w:fldData xml:space="preserve">PEVuZE5vdGU+PENpdGU+PEF1dGhvcj5Ib3dlbGw8L0F1dGhvcj48WWVhcj4xOTk2PC9ZZWFyPjxS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</w:fldData>
        </w:fldChar>
      </w:r>
      <w:r w:rsidR="00270774">
        <w:instrText xml:space="preserve"> ADDIN EN.CITE </w:instrText>
      </w:r>
      <w:r w:rsidR="00270774">
        <w:fldChar w:fldCharType="begin">
          <w:fldData xml:space="preserve">PEVuZE5vdGU+PENpdGU+PEF1dGhvcj5Ib3dlbGw8L0F1dGhvcj48WWVhcj4xOTk2PC9ZZWFyPjxS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</w:fldData>
        </w:fldChar>
      </w:r>
      <w:r w:rsidR="00270774">
        <w:instrText xml:space="preserve"> ADDIN EN.CITE.DATA </w:instrText>
      </w:r>
      <w:r w:rsidR="00270774">
        <w:fldChar w:fldCharType="end"/>
      </w:r>
      <w:r w:rsidR="00A466CD">
        <w:fldChar w:fldCharType="separate"/>
      </w:r>
      <w:r w:rsidR="00270774">
        <w:rPr>
          <w:noProof/>
        </w:rPr>
        <w:t>(41, 42)</w:t>
      </w:r>
      <w:r w:rsidR="00A466CD">
        <w:fldChar w:fldCharType="end"/>
      </w:r>
      <w:r w:rsidR="00A466CD">
        <w:t xml:space="preserve">. </w:t>
      </w:r>
      <w:r w:rsidR="00DA75CA">
        <w:t xml:space="preserve">Unfortunately the current archaeological record in Africa is </w:t>
      </w:r>
      <w:r w:rsidR="00F859F4">
        <w:t>very</w:t>
      </w:r>
      <w:r w:rsidR="00DA75CA">
        <w:t xml:space="preserve"> </w:t>
      </w:r>
      <w:r w:rsidR="00F859F4">
        <w:t>in</w:t>
      </w:r>
      <w:r w:rsidR="00DA75CA">
        <w:t>complete due to the environmental conditions in the equatorial rainforest</w:t>
      </w:r>
      <w:r w:rsidR="00F859F4">
        <w:t>, which</w:t>
      </w:r>
      <w:r w:rsidR="00DA75CA">
        <w:t xml:space="preserve"> are particularly problematic </w:t>
      </w:r>
      <w:r w:rsidR="00F859F4">
        <w:t>for</w:t>
      </w:r>
      <w:r w:rsidR="00DA75CA">
        <w:t xml:space="preserve"> the preservation of the remains of h</w:t>
      </w:r>
      <w:r w:rsidR="00F859F4">
        <w:t xml:space="preserve">uman societies of the past </w:t>
      </w:r>
      <w:r w:rsidR="00F859F4">
        <w:fldChar w:fldCharType="begin"/>
      </w:r>
      <w:r w:rsidR="00E4377C">
        <w:instrText xml:space="preserve"> ADDIN EN.CITE &lt;EndNote&gt;&lt;Cite&gt;&lt;Author&gt;Ehret&lt;/Author&gt;&lt;Year&gt;2002&lt;/Year&gt;&lt;RecNum&gt;1050&lt;/RecNum&gt;&lt;DisplayText&gt;(33)&lt;/DisplayText&gt;&lt;record&gt;&lt;rec-number&gt;1050&lt;/rec-number&gt;&lt;foreign-keys&gt;&lt;key app="EN" db-id="pss0szexm5dpryew02rv525v5eae9sazesrr" timestamp="1330077540"&gt;1050&lt;/key&gt;&lt;key app="ENWeb" db-id="SgGInwrtqgYAAGEOoNk"&gt;717&lt;/key&gt;&lt;/foreign-keys&gt;&lt;ref-type name="Electronic Book"&gt;44&lt;/ref-type&gt;&lt;contributors&gt;&lt;authors&gt;&lt;author&gt;Ehret, Christopher&lt;/author&gt;&lt;/authors&gt;&lt;/contributors&gt;&lt;titles&gt;&lt;title&gt;The Civilizations of Africa: a History to 1800&lt;/title&gt;&lt;/titles&gt;&lt;dates&gt;&lt;year&gt;2002&lt;/year&gt;&lt;/dates&gt;&lt;pub-location&gt;Charlottesville&lt;/pub-location&gt;&lt;publisher&gt;University Press of Virginia&lt;/publisher&gt;&lt;urls&gt;&lt;related-urls&gt;&lt;url&gt;http://ezproxy.ouls.ox.ac.uk:2364/cgi/t/text/text-idx?c=acls&lt;/url&gt;&lt;/related-urls&gt;&lt;/urls&gt;&lt;research-notes&gt;Early Bantu use of goats and cattle p111. Having to give up cattle as they move into the rainforest p113 The cattle were somewhat resistent to sleeping sickness, carried by tsetse flies. Mashariki Bantu adopted cattle from Cushite neighbours p 174&lt;/research-notes&gt;&lt;/record&gt;&lt;/Cite&gt;&lt;/EndNote&gt;</w:instrText>
      </w:r>
      <w:r w:rsidR="00F859F4">
        <w:fldChar w:fldCharType="separate"/>
      </w:r>
      <w:r w:rsidR="00E4377C">
        <w:rPr>
          <w:noProof/>
        </w:rPr>
        <w:t>(33)</w:t>
      </w:r>
      <w:r w:rsidR="00F859F4">
        <w:fldChar w:fldCharType="end"/>
      </w:r>
      <w:r w:rsidR="00DA75CA">
        <w:t xml:space="preserve">. However, </w:t>
      </w:r>
      <w:r w:rsidR="00913F85">
        <w:t>the</w:t>
      </w:r>
      <w:r w:rsidR="00DA75CA">
        <w:t xml:space="preserve"> results</w:t>
      </w:r>
      <w:r w:rsidR="00913F85">
        <w:t xml:space="preserve"> </w:t>
      </w:r>
      <w:r w:rsidR="00913F85">
        <w:lastRenderedPageBreak/>
        <w:t>reported here</w:t>
      </w:r>
      <w:r w:rsidR="00DA75CA">
        <w:t xml:space="preserve"> do at least provide predictions about th</w:t>
      </w:r>
      <w:r w:rsidR="00D10C2E">
        <w:t>e likely forms of social organisation</w:t>
      </w:r>
      <w:r w:rsidR="00DA75CA">
        <w:t xml:space="preserve"> in past societies that could in theory be tested as</w:t>
      </w:r>
      <w:r w:rsidR="00D10C2E">
        <w:t xml:space="preserve"> archaeological data accumulate</w:t>
      </w:r>
      <w:r w:rsidR="00DA75CA">
        <w:t>.</w:t>
      </w:r>
    </w:p>
    <w:p w14:paraId="34155B40" w14:textId="4E503304" w:rsidR="00B55A09" w:rsidRDefault="00AC2C85" w:rsidP="00B55A09">
      <w:pPr>
        <w:pStyle w:val="Body1"/>
      </w:pPr>
      <w:r>
        <w:t>Our</w:t>
      </w:r>
      <w:r w:rsidR="001E0F69">
        <w:t xml:space="preserve"> results clearly demonstrate </w:t>
      </w:r>
      <w:r w:rsidR="00EC5385" w:rsidRPr="00683852">
        <w:t>that both</w:t>
      </w:r>
      <w:r w:rsidR="001E0F69">
        <w:t xml:space="preserve"> </w:t>
      </w:r>
      <w:r w:rsidR="00D132FC">
        <w:t xml:space="preserve">residence and descent, which are the </w:t>
      </w:r>
      <w:r w:rsidR="0083494B">
        <w:t>key</w:t>
      </w:r>
      <w:r w:rsidR="001E0F69">
        <w:t xml:space="preserve"> aspects of</w:t>
      </w:r>
      <w:r w:rsidR="00EC5385" w:rsidRPr="00683852">
        <w:t xml:space="preserve"> </w:t>
      </w:r>
      <w:r w:rsidR="00326294" w:rsidRPr="00683852">
        <w:t>kinship</w:t>
      </w:r>
      <w:r w:rsidR="00D132FC">
        <w:t>,</w:t>
      </w:r>
      <w:r w:rsidR="00EC5385" w:rsidRPr="00683852">
        <w:t xml:space="preserve"> </w:t>
      </w:r>
      <w:r w:rsidR="001664E4" w:rsidRPr="00683852">
        <w:t>co-evolved</w:t>
      </w:r>
      <w:r w:rsidR="00EC5385" w:rsidRPr="00683852">
        <w:t xml:space="preserve"> as Bantu populations moved through sub-Saharan Africa. As well as identifying correlated evolution between the</w:t>
      </w:r>
      <w:r w:rsidR="00D132FC">
        <w:t>se</w:t>
      </w:r>
      <w:r w:rsidR="00EC5385" w:rsidRPr="00683852">
        <w:t xml:space="preserve"> traits, the model of evoluti</w:t>
      </w:r>
      <w:r w:rsidR="001644E4" w:rsidRPr="00683852">
        <w:t xml:space="preserve">on </w:t>
      </w:r>
      <w:r w:rsidR="00D53049" w:rsidRPr="00683852">
        <w:t xml:space="preserve">indicates </w:t>
      </w:r>
      <w:r w:rsidR="001644E4" w:rsidRPr="00683852">
        <w:t>that descent changed</w:t>
      </w:r>
      <w:r w:rsidR="00EC5385" w:rsidRPr="00683852">
        <w:t xml:space="preserve"> </w:t>
      </w:r>
      <w:r w:rsidR="00555770" w:rsidRPr="00683852">
        <w:t xml:space="preserve">first for moves away from </w:t>
      </w:r>
      <w:proofErr w:type="spellStart"/>
      <w:r w:rsidR="00555770" w:rsidRPr="00683852">
        <w:t>patri</w:t>
      </w:r>
      <w:r w:rsidR="00EC5385" w:rsidRPr="00683852">
        <w:t>focal</w:t>
      </w:r>
      <w:proofErr w:type="spellEnd"/>
      <w:r w:rsidR="00EC5385" w:rsidRPr="00683852">
        <w:t xml:space="preserve"> s</w:t>
      </w:r>
      <w:r w:rsidR="001644E4" w:rsidRPr="00683852">
        <w:t>tates, whereas residence changed</w:t>
      </w:r>
      <w:r w:rsidR="00EC5385" w:rsidRPr="00683852">
        <w:t xml:space="preserve"> first for moves </w:t>
      </w:r>
      <w:r w:rsidR="000B4F19" w:rsidRPr="00683852">
        <w:t>back</w:t>
      </w:r>
      <w:r w:rsidR="00EC5385" w:rsidRPr="00683852">
        <w:t xml:space="preserve"> from </w:t>
      </w:r>
      <w:proofErr w:type="spellStart"/>
      <w:r w:rsidR="00EC5385" w:rsidRPr="00683852">
        <w:t>matrifocal</w:t>
      </w:r>
      <w:proofErr w:type="spellEnd"/>
      <w:r w:rsidR="00EC5385" w:rsidRPr="00683852">
        <w:t xml:space="preserve"> states.</w:t>
      </w:r>
      <w:r w:rsidR="00330FA8">
        <w:t xml:space="preserve"> </w:t>
      </w:r>
      <w:r w:rsidR="00EC5385" w:rsidRPr="00683852">
        <w:t xml:space="preserve"> </w:t>
      </w:r>
      <w:r w:rsidR="00D132FC">
        <w:t>W</w:t>
      </w:r>
      <w:r w:rsidR="008F1343" w:rsidRPr="00683852">
        <w:t>hen inheritance through the male line breaks down, so that wealth is no longer passed from father to son, women may</w:t>
      </w:r>
      <w:r w:rsidR="00D53049" w:rsidRPr="00683852">
        <w:t xml:space="preserve"> </w:t>
      </w:r>
      <w:r w:rsidR="008F1343" w:rsidRPr="00683852">
        <w:t xml:space="preserve">be </w:t>
      </w:r>
      <w:r w:rsidR="00D53049" w:rsidRPr="00683852">
        <w:t xml:space="preserve">more likely </w:t>
      </w:r>
      <w:r w:rsidR="008F1343" w:rsidRPr="00683852">
        <w:t xml:space="preserve">to stay with their relatives, post-marriage, </w:t>
      </w:r>
      <w:r w:rsidR="00D132FC">
        <w:t>to garner</w:t>
      </w:r>
      <w:r w:rsidR="008F1343" w:rsidRPr="00683852">
        <w:t xml:space="preserve"> support</w:t>
      </w:r>
      <w:r w:rsidR="00D132FC">
        <w:t xml:space="preserve"> from close relatives in tasks such as</w:t>
      </w:r>
      <w:r w:rsidR="008F1343" w:rsidRPr="00683852">
        <w:t xml:space="preserve"> child rearing. </w:t>
      </w:r>
      <w:r w:rsidR="00F933DA">
        <w:t xml:space="preserve">  Indeed, c</w:t>
      </w:r>
      <w:r w:rsidR="000F61C9">
        <w:t xml:space="preserve">ommunal breeding by related females </w:t>
      </w:r>
      <w:r w:rsidR="00913F85">
        <w:t>has been shown to</w:t>
      </w:r>
      <w:r w:rsidR="000F61C9">
        <w:t xml:space="preserve"> promote </w:t>
      </w:r>
      <w:proofErr w:type="spellStart"/>
      <w:r w:rsidR="000F61C9">
        <w:t>matrilineality</w:t>
      </w:r>
      <w:proofErr w:type="spellEnd"/>
      <w:r w:rsidR="00F933DA">
        <w:t xml:space="preserve"> </w:t>
      </w:r>
      <w:r w:rsidR="00F933DA">
        <w:fldChar w:fldCharType="begin"/>
      </w:r>
      <w:r w:rsidR="00270774">
        <w:instrText xml:space="preserve"> ADDIN EN.CITE &lt;EndNote&gt;&lt;Cite&gt;&lt;Author&gt;Wu&lt;/Author&gt;&lt;Year&gt;2013&lt;/Year&gt;&lt;RecNum&gt;2421&lt;/RecNum&gt;&lt;DisplayText&gt;(43)&lt;/DisplayText&gt;&lt;record&gt;&lt;rec-number&gt;2421&lt;/rec-number&gt;&lt;foreign-keys&gt;&lt;key app="EN" db-id="pss0szexm5dpryew02rv525v5eae9sazesrr" timestamp="1413794696"&gt;2421&lt;/key&gt;&lt;/foreign-keys&gt;&lt;ref-type name="Journal Article"&gt;17&lt;/ref-type&gt;&lt;contributors&gt;&lt;authors&gt;&lt;author&gt;Wu, Jia-Jia&lt;/author&gt;&lt;author&gt;He, Qiao-Qiao&lt;/author&gt;&lt;author&gt;Deng, Ling-Ling&lt;/author&gt;&lt;author&gt;Wang, Shi-Chang&lt;/author&gt;&lt;author&gt;Mace, Ruth&lt;/author&gt;&lt;author&gt;Ji, Ting&lt;/author&gt;&lt;author&gt;Tao, Yi&lt;/author&gt;&lt;/authors&gt;&lt;/contributors&gt;&lt;titles&gt;&lt;title&gt;Communal breeding promotes a matrilineal social system where husband and wife live apart&lt;/title&gt;&lt;secondary-title&gt;Proceedings of the Royal Society B: Biological Sciences&lt;/secondary-title&gt;&lt;/titles&gt;&lt;periodical&gt;&lt;full-title&gt;Proceedings of the Royal Society B: Biological Sciences&lt;/full-title&gt;&lt;/periodical&gt;&lt;volume&gt;280&lt;/volume&gt;&lt;number&gt;1758&lt;/number&gt;&lt;dates&gt;&lt;year&gt;2013&lt;/year&gt;&lt;pub-dates&gt;&lt;date&gt;May 7, 2013&lt;/date&gt;&lt;/pub-dates&gt;&lt;/dates&gt;&lt;urls&gt;&lt;related-urls&gt;&lt;url&gt;http://rspb.royalsocietypublishing.org/content/280/1758/20130010.abstract&lt;/url&gt;&lt;/related-urls&gt;&lt;/urls&gt;&lt;electronic-resource-num&gt;10.1098/rspb.2013.0010&lt;/electronic-resource-num&gt;&lt;/record&gt;&lt;/Cite&gt;&lt;/EndNote&gt;</w:instrText>
      </w:r>
      <w:r w:rsidR="00F933DA">
        <w:fldChar w:fldCharType="separate"/>
      </w:r>
      <w:r w:rsidR="00270774">
        <w:rPr>
          <w:noProof/>
        </w:rPr>
        <w:t>(43)</w:t>
      </w:r>
      <w:r w:rsidR="00F933DA">
        <w:fldChar w:fldCharType="end"/>
      </w:r>
      <w:r w:rsidR="00913F85">
        <w:t xml:space="preserve">. </w:t>
      </w:r>
      <w:r w:rsidR="00B55A09" w:rsidRPr="00683852">
        <w:t>Th</w:t>
      </w:r>
      <w:r w:rsidR="000F61C9">
        <w:t>at descent could change prior to residence</w:t>
      </w:r>
      <w:r w:rsidR="00B55A09" w:rsidRPr="00683852">
        <w:t xml:space="preserve"> questions ‘</w:t>
      </w:r>
      <w:r w:rsidR="009C0F39">
        <w:t>M</w:t>
      </w:r>
      <w:r w:rsidR="00B55A09" w:rsidRPr="00683852">
        <w:t xml:space="preserve">ain </w:t>
      </w:r>
      <w:r w:rsidR="009C0F39">
        <w:t>S</w:t>
      </w:r>
      <w:r w:rsidR="00B55A09" w:rsidRPr="00683852">
        <w:t xml:space="preserve">equence </w:t>
      </w:r>
      <w:r w:rsidR="009C0F39">
        <w:t>T</w:t>
      </w:r>
      <w:r w:rsidR="00B55A09" w:rsidRPr="00683852">
        <w:t xml:space="preserve">heory’, which proposes that it is changes in residence </w:t>
      </w:r>
      <w:r w:rsidR="0083494B">
        <w:t>rules</w:t>
      </w:r>
      <w:r w:rsidR="006C3162" w:rsidRPr="00683852">
        <w:t xml:space="preserve"> </w:t>
      </w:r>
      <w:r w:rsidR="00B55A09" w:rsidRPr="00683852">
        <w:t xml:space="preserve">that drive changes in the whole social structure of a society </w:t>
      </w:r>
      <w:r w:rsidR="004A1E14">
        <w:fldChar w:fldCharType="begin">
          <w:fldData xml:space="preserve">PEVuZE5vdGU+PENpdGU+PEF1dGhvcj5NdXJkb2NrPC9BdXRob3I+PFllYXI+MTk0OTwvWWVhcj48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</w:fldData>
        </w:fldChar>
      </w:r>
      <w:r w:rsidR="00A97727">
        <w:instrText xml:space="preserve"> ADDIN EN.CITE </w:instrText>
      </w:r>
      <w:r w:rsidR="00A97727">
        <w:fldChar w:fldCharType="begin">
          <w:fldData xml:space="preserve">PEVuZE5vdGU+PENpdGU+PEF1dGhvcj5NdXJkb2NrPC9BdXRob3I+PFllYXI+MTk0OTwvWWVhcj48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</w:fldData>
        </w:fldChar>
      </w:r>
      <w:r w:rsidR="00A97727">
        <w:instrText xml:space="preserve"> ADDIN EN.CITE.DATA </w:instrText>
      </w:r>
      <w:r w:rsidR="00A97727">
        <w:fldChar w:fldCharType="end"/>
      </w:r>
      <w:r w:rsidR="004A1E14">
        <w:fldChar w:fldCharType="separate"/>
      </w:r>
      <w:r w:rsidR="007D72BB">
        <w:rPr>
          <w:noProof/>
        </w:rPr>
        <w:t>(2, 16)</w:t>
      </w:r>
      <w:r w:rsidR="004A1E14">
        <w:fldChar w:fldCharType="end"/>
      </w:r>
      <w:r w:rsidR="00B55A09" w:rsidRPr="00683852">
        <w:t>.</w:t>
      </w:r>
      <w:r w:rsidR="00D367A0" w:rsidRPr="00683852">
        <w:t xml:space="preserve"> </w:t>
      </w:r>
      <w:r w:rsidR="00EC5385" w:rsidRPr="00683852">
        <w:t>In the Bantu</w:t>
      </w:r>
      <w:r w:rsidR="00455EDF" w:rsidRPr="00683852">
        <w:t xml:space="preserve"> at least</w:t>
      </w:r>
      <w:r w:rsidR="00EC5385" w:rsidRPr="00683852">
        <w:t xml:space="preserve">, </w:t>
      </w:r>
      <w:r w:rsidR="009C0F39">
        <w:t xml:space="preserve">our results suggest that </w:t>
      </w:r>
      <w:r w:rsidR="00EC5385" w:rsidRPr="00683852">
        <w:t>residence only drives changes awa</w:t>
      </w:r>
      <w:r w:rsidR="00555770" w:rsidRPr="00683852">
        <w:t xml:space="preserve">y from </w:t>
      </w:r>
      <w:r w:rsidR="008F1343" w:rsidRPr="00683852">
        <w:t xml:space="preserve">a </w:t>
      </w:r>
      <w:proofErr w:type="spellStart"/>
      <w:r w:rsidR="00555770" w:rsidRPr="00683852">
        <w:t>matri</w:t>
      </w:r>
      <w:r w:rsidR="00EC5385" w:rsidRPr="00683852">
        <w:t>focal</w:t>
      </w:r>
      <w:proofErr w:type="spellEnd"/>
      <w:r w:rsidR="00EC5385" w:rsidRPr="00683852">
        <w:t xml:space="preserve"> </w:t>
      </w:r>
      <w:r w:rsidR="008F1343" w:rsidRPr="00683852">
        <w:t xml:space="preserve">pattern, which </w:t>
      </w:r>
      <w:r w:rsidR="009C0F39">
        <w:t xml:space="preserve">may indicate </w:t>
      </w:r>
      <w:r w:rsidR="006928E2">
        <w:t xml:space="preserve">that the costs and benefits of changing kinship patterns differ depending on whether the culture is </w:t>
      </w:r>
      <w:proofErr w:type="spellStart"/>
      <w:r w:rsidR="006928E2">
        <w:t>patrifocal</w:t>
      </w:r>
      <w:proofErr w:type="spellEnd"/>
      <w:r w:rsidR="006928E2">
        <w:t xml:space="preserve"> or </w:t>
      </w:r>
      <w:proofErr w:type="spellStart"/>
      <w:r w:rsidR="006928E2">
        <w:t>matrifocal</w:t>
      </w:r>
      <w:proofErr w:type="spellEnd"/>
      <w:r w:rsidR="00EC5385" w:rsidRPr="00683852">
        <w:t xml:space="preserve">. </w:t>
      </w:r>
    </w:p>
    <w:p w14:paraId="325A833D" w14:textId="77777777" w:rsidR="003973E6" w:rsidRPr="003973E6" w:rsidRDefault="003973E6" w:rsidP="003973E6">
      <w:pPr>
        <w:pStyle w:val="Body1"/>
      </w:pPr>
      <w:r>
        <w:br w:type="page"/>
      </w:r>
    </w:p>
    <w:p w14:paraId="55697E98" w14:textId="77777777" w:rsidR="00BA2824" w:rsidRPr="00683852" w:rsidRDefault="00BA2824" w:rsidP="00BA2824">
      <w:pPr>
        <w:pStyle w:val="Heading2"/>
      </w:pPr>
      <w:r w:rsidRPr="00683852">
        <w:lastRenderedPageBreak/>
        <w:t>Methods</w:t>
      </w:r>
    </w:p>
    <w:p w14:paraId="4B2A7957" w14:textId="77777777" w:rsidR="00BA2824" w:rsidRPr="00683852" w:rsidRDefault="00BA2824" w:rsidP="00BA2824">
      <w:pPr>
        <w:rPr>
          <w:rFonts w:asciiTheme="majorHAnsi" w:hAnsiTheme="majorHAnsi"/>
        </w:rPr>
      </w:pPr>
    </w:p>
    <w:p w14:paraId="377DDC91" w14:textId="77777777" w:rsidR="00BA2824" w:rsidRPr="00683852" w:rsidRDefault="00BA2824" w:rsidP="004B7336">
      <w:pPr>
        <w:pStyle w:val="Heading3"/>
      </w:pPr>
      <w:r w:rsidRPr="00683852">
        <w:t>Data</w:t>
      </w:r>
    </w:p>
    <w:p w14:paraId="728377F8" w14:textId="188326F3" w:rsidR="00BA2824" w:rsidRPr="00683852" w:rsidRDefault="00BA2824" w:rsidP="00BA2824">
      <w:pPr>
        <w:pStyle w:val="Body1"/>
      </w:pPr>
      <w:r w:rsidRPr="00683852">
        <w:t xml:space="preserve">Ethnographic data was derived from the Ethnographic Atlas </w:t>
      </w:r>
      <w:r w:rsidR="004A1E14">
        <w:fldChar w:fldCharType="begin"/>
      </w:r>
      <w:r w:rsidR="00E4377C">
        <w:instrText xml:space="preserve"> ADDIN EN.CITE &lt;EndNote&gt;&lt;Cite&gt;&lt;Author&gt;Gray&lt;/Author&gt;&lt;Year&gt;1999&lt;/Year&gt;&lt;RecNum&gt;1172&lt;/RecNum&gt;&lt;IDText&gt;A corrected ethnographic atlas&lt;/IDText&gt;&lt;DisplayText&gt;(23, 24)&lt;/DisplayText&gt;&lt;record&gt;&lt;rec-number&gt;1172&lt;/rec-number&gt;&lt;foreign-keys&gt;&lt;key app="EN" db-id="pss0szexm5dpryew02rv525v5eae9sazesrr" timestamp="1330077577"&gt;1172&lt;/key&gt;&lt;key app="ENWeb" db-id="SgGInwrtqgYAAGEOoNk"&gt;631&lt;/key&gt;&lt;/foreign-keys&gt;&lt;ref-type name="Journal Article"&gt;17&lt;/ref-type&gt;&lt;contributors&gt;&lt;authors&gt;&lt;author&gt;Gray, J.P.&lt;/author&gt;&lt;/authors&gt;&lt;/contributors&gt;&lt;titles&gt;&lt;title&gt;A corrected ethnographic atlas&lt;/title&gt;&lt;secondary-title&gt;World Cultures&lt;/secondary-title&gt;&lt;/titles&gt;&lt;periodical&gt;&lt;full-title&gt;World Cultures&lt;/full-title&gt;&lt;/periodical&gt;&lt;pages&gt;24-136&lt;/pages&gt;&lt;volume&gt;10&lt;/volume&gt;&lt;number&gt;1&lt;/number&gt;&lt;dates&gt;&lt;year&gt;1999&lt;/year&gt;&lt;/dates&gt;&lt;urls&gt;&lt;/urls&gt;&lt;/record&gt;&lt;/Cite&gt;&lt;Cite&gt;&lt;Author&gt;Murdock&lt;/Author&gt;&lt;Year&gt;1967&lt;/Year&gt;&lt;RecNum&gt;1210&lt;/RecNum&gt;&lt;IDText&gt;Ethnographic atlas - a summary&lt;/IDText&gt;&lt;record&gt;&lt;rec-number&gt;1210&lt;/rec-number&gt;&lt;foreign-keys&gt;&lt;key app="EN" db-id="pss0szexm5dpryew02rv525v5eae9sazesrr" timestamp="1330077580"&gt;1210&lt;/key&gt;&lt;key app="ENWeb" db-id="SgGInwrtqgYAAGEOoNk"&gt;645&lt;/key&gt;&lt;/foreign-keys&gt;&lt;ref-type name="Journal Article"&gt;17&lt;/ref-type&gt;&lt;contributors&gt;&lt;authors&gt;&lt;author&gt;Murdock, George P.&lt;/author&gt;&lt;/authors&gt;&lt;/contributors&gt;&lt;titles&gt;&lt;title&gt;Ethnographic atlas - a summary&lt;/title&gt;&lt;secondary-title&gt;Ethnology&lt;/secondary-title&gt;&lt;/titles&gt;&lt;periodical&gt;&lt;full-title&gt;Ethnology&lt;/full-title&gt;&lt;/periodical&gt;&lt;volume&gt;6&lt;/volume&gt;&lt;number&gt;2&lt;/number&gt;&lt;dates&gt;&lt;year&gt;1967&lt;/year&gt;&lt;/dates&gt;&lt;isbn&gt;0014-1828&lt;/isbn&gt;&lt;accession-num&gt;WOS:A19679295100001&lt;/accession-num&gt;&lt;urls&gt;&lt;related-urls&gt;&lt;url&gt;&amp;lt;Go to ISI&amp;gt;://WOS:A19679295100001&lt;/url&gt;&lt;/related-urls&gt;&lt;/urls&gt;&lt;/record&gt;&lt;/Cite&gt;&lt;/EndNote&gt;</w:instrText>
      </w:r>
      <w:r w:rsidR="004A1E14">
        <w:fldChar w:fldCharType="separate"/>
      </w:r>
      <w:r w:rsidR="00E4377C">
        <w:rPr>
          <w:noProof/>
        </w:rPr>
        <w:t>(23, 24)</w:t>
      </w:r>
      <w:r w:rsidR="004A1E14">
        <w:fldChar w:fldCharType="end"/>
      </w:r>
      <w:r w:rsidRPr="00683852">
        <w:t xml:space="preserve"> and matched to the language data by name and geographic location </w:t>
      </w:r>
      <w:r w:rsidR="004A1E14">
        <w:fldChar w:fldCharType="begin"/>
      </w:r>
      <w:r w:rsidR="00E4377C">
        <w:instrText xml:space="preserve"> ADDIN EN.CITE &lt;EndNote&gt;&lt;Cite&gt;&lt;Author&gt;Jordan&lt;/Author&gt;&lt;Year&gt;2009&lt;/Year&gt;&lt;RecNum&gt;1184&lt;/RecNum&gt;&lt;IDText&gt;Matrilocal residence is ancestral in Austronesian societies&lt;/IDText&gt;&lt;Prefix&gt;following &lt;/Prefix&gt;&lt;DisplayText&gt;(following 19)&lt;/DisplayText&gt;&lt;record&gt;&lt;rec-number&gt;1184&lt;/rec-number&gt;&lt;foreign-keys&gt;&lt;key app="EN" db-id="pss0szexm5dpryew02rv525v5eae9sazesrr" timestamp="1330077578"&gt;1184&lt;/key&gt;&lt;key app="ENWeb" db-id="SgGInwrtqgYAAGEOoNk"&gt;86&lt;/key&gt;&lt;/foreign-keys&gt;&lt;ref-type name="Journal Article"&gt;17&lt;/ref-type&gt;&lt;contributors&gt;&lt;authors&gt;&lt;author&gt;Jordan, Fiona M&lt;/author&gt;&lt;author&gt;Russell D Gray&lt;/author&gt;&lt;author&gt;Simon J Greenhill&lt;/author&gt;&lt;author&gt;Ruth Mace&lt;/author&gt;&lt;/authors&gt;&lt;/contributors&gt;&lt;titles&gt;&lt;title&gt;Matrilocal residence is ancestral in Austronesian societies&lt;/title&gt;&lt;secondary-title&gt;Proceedings of the Royal Society B-Biological Sciences&lt;/secondary-title&gt;&lt;/titles&gt;&lt;periodical&gt;&lt;full-title&gt;Proceedings of the Royal Society B-Biological Sciences&lt;/full-title&gt;&lt;/periodical&gt;&lt;keywords&gt;&lt;keyword&gt;anthropology kinship cultural phylogenetics ancestral states matrilocality&lt;/keyword&gt;&lt;/keywords&gt;&lt;dates&gt;&lt;year&gt;2009&lt;/year&gt;&lt;/dates&gt;&lt;urls&gt;&lt;related-urls&gt;&lt;url&gt;http://rspb.royalsocietypublishing.org/content/early/2009/02/27/rspb.2009.0088.abstract&lt;/url&gt;&lt;/related-urls&gt;&lt;/urls&gt;&lt;electronic-resource-num&gt;doi:10.1098/rspb.2009.0088&lt;/electronic-resource-num&gt;&lt;research-notes&gt;Uses BayesTraits&lt;/research-notes&gt;&lt;/record&gt;&lt;/Cite&gt;&lt;/EndNote&gt;</w:instrText>
      </w:r>
      <w:r w:rsidR="004A1E14">
        <w:fldChar w:fldCharType="separate"/>
      </w:r>
      <w:r w:rsidR="00E4377C">
        <w:rPr>
          <w:noProof/>
        </w:rPr>
        <w:t>(following 19)</w:t>
      </w:r>
      <w:r w:rsidR="004A1E14">
        <w:fldChar w:fldCharType="end"/>
      </w:r>
      <w:r w:rsidRPr="00683852">
        <w:t>.</w:t>
      </w:r>
    </w:p>
    <w:p w14:paraId="3D26F618" w14:textId="733026D9" w:rsidR="00E95F82" w:rsidRPr="00683852" w:rsidRDefault="00BA2824" w:rsidP="00BA2824">
      <w:pPr>
        <w:pStyle w:val="Body1"/>
      </w:pPr>
      <w:r w:rsidRPr="00683852">
        <w:t xml:space="preserve">For the descent pattern variable 43 of the Ethnographic Atlas </w:t>
      </w:r>
      <w:r w:rsidR="004A1E14">
        <w:fldChar w:fldCharType="begin"/>
      </w:r>
      <w:r w:rsidR="00E4377C">
        <w:instrText xml:space="preserve"> ADDIN EN.CITE &lt;EndNote&gt;&lt;Cite&gt;&lt;Author&gt;Gray&lt;/Author&gt;&lt;Year&gt;1999&lt;/Year&gt;&lt;RecNum&gt;1172&lt;/RecNum&gt;&lt;IDText&gt;A corrected ethnographic atlas&lt;/IDText&gt;&lt;DisplayText&gt;(23, 24)&lt;/DisplayText&gt;&lt;record&gt;&lt;rec-number&gt;1172&lt;/rec-number&gt;&lt;foreign-keys&gt;&lt;key app="EN" db-id="pss0szexm5dpryew02rv525v5eae9sazesrr" timestamp="1330077577"&gt;1172&lt;/key&gt;&lt;key app="ENWeb" db-id="SgGInwrtqgYAAGEOoNk"&gt;631&lt;/key&gt;&lt;/foreign-keys&gt;&lt;ref-type name="Journal Article"&gt;17&lt;/ref-type&gt;&lt;contributors&gt;&lt;authors&gt;&lt;author&gt;Gray, J.P.&lt;/author&gt;&lt;/authors&gt;&lt;/contributors&gt;&lt;titles&gt;&lt;title&gt;A corrected ethnographic atlas&lt;/title&gt;&lt;secondary-title&gt;World Cultures&lt;/secondary-title&gt;&lt;/titles&gt;&lt;periodical&gt;&lt;full-title&gt;World Cultures&lt;/full-title&gt;&lt;/periodical&gt;&lt;pages&gt;24-136&lt;/pages&gt;&lt;volume&gt;10&lt;/volume&gt;&lt;number&gt;1&lt;/number&gt;&lt;dates&gt;&lt;year&gt;1999&lt;/year&gt;&lt;/dates&gt;&lt;urls&gt;&lt;/urls&gt;&lt;/record&gt;&lt;/Cite&gt;&lt;Cite&gt;&lt;Author&gt;Murdock&lt;/Author&gt;&lt;Year&gt;1967&lt;/Year&gt;&lt;RecNum&gt;1210&lt;/RecNum&gt;&lt;IDText&gt;Ethnographic atlas - a summary&lt;/IDText&gt;&lt;record&gt;&lt;rec-number&gt;1210&lt;/rec-number&gt;&lt;foreign-keys&gt;&lt;key app="EN" db-id="pss0szexm5dpryew02rv525v5eae9sazesrr" timestamp="1330077580"&gt;1210&lt;/key&gt;&lt;key app="ENWeb" db-id="SgGInwrtqgYAAGEOoNk"&gt;645&lt;/key&gt;&lt;/foreign-keys&gt;&lt;ref-type name="Journal Article"&gt;17&lt;/ref-type&gt;&lt;contributors&gt;&lt;authors&gt;&lt;author&gt;Murdock, George P.&lt;/author&gt;&lt;/authors&gt;&lt;/contributors&gt;&lt;titles&gt;&lt;title&gt;Ethnographic atlas - a summary&lt;/title&gt;&lt;secondary-title&gt;Ethnology&lt;/secondary-title&gt;&lt;/titles&gt;&lt;periodical&gt;&lt;full-title&gt;Ethnology&lt;/full-title&gt;&lt;/periodical&gt;&lt;volume&gt;6&lt;/volume&gt;&lt;number&gt;2&lt;/number&gt;&lt;dates&gt;&lt;year&gt;1967&lt;/year&gt;&lt;/dates&gt;&lt;isbn&gt;0014-1828&lt;/isbn&gt;&lt;accession-num&gt;WOS:A19679295100001&lt;/accession-num&gt;&lt;urls&gt;&lt;related-urls&gt;&lt;url&gt;&amp;lt;Go to ISI&amp;gt;://WOS:A19679295100001&lt;/url&gt;&lt;/related-urls&gt;&lt;/urls&gt;&lt;/record&gt;&lt;/Cite&gt;&lt;/EndNote&gt;</w:instrText>
      </w:r>
      <w:r w:rsidR="004A1E14">
        <w:fldChar w:fldCharType="separate"/>
      </w:r>
      <w:r w:rsidR="00E4377C">
        <w:rPr>
          <w:noProof/>
        </w:rPr>
        <w:t>(23, 24)</w:t>
      </w:r>
      <w:r w:rsidR="004A1E14">
        <w:fldChar w:fldCharType="end"/>
      </w:r>
      <w:r w:rsidRPr="00683852">
        <w:t xml:space="preserve">, </w:t>
      </w:r>
      <w:r w:rsidRPr="00683852">
        <w:rPr>
          <w:rStyle w:val="Emphasis"/>
        </w:rPr>
        <w:t>descent: major type</w:t>
      </w:r>
      <w:r w:rsidRPr="00683852">
        <w:t xml:space="preserve">, was used. Among Bantu speaking populations six states feature: 1. patrilineal; 2. </w:t>
      </w:r>
      <w:proofErr w:type="spellStart"/>
      <w:r w:rsidRPr="00683852">
        <w:t>duolateral</w:t>
      </w:r>
      <w:proofErr w:type="spellEnd"/>
      <w:r w:rsidRPr="00683852">
        <w:t>; 3. matrilineal; 4. qua</w:t>
      </w:r>
      <w:r w:rsidR="00777516" w:rsidRPr="00683852">
        <w:t xml:space="preserve">si-lineages; 5. </w:t>
      </w:r>
      <w:proofErr w:type="spellStart"/>
      <w:r w:rsidR="00777516" w:rsidRPr="00683852">
        <w:t>ambilineal</w:t>
      </w:r>
      <w:proofErr w:type="spellEnd"/>
      <w:r w:rsidR="00777516" w:rsidRPr="00683852">
        <w:t>; 6. m</w:t>
      </w:r>
      <w:r w:rsidRPr="00683852">
        <w:t>ixed (</w:t>
      </w:r>
      <w:r w:rsidR="00636542" w:rsidRPr="00683852">
        <w:t>Table S1</w:t>
      </w:r>
      <w:r w:rsidRPr="00683852">
        <w:t xml:space="preserve">). For ancestral state analyses three states were used: patrilineal, matrilineal and bilateral (including states 2, 4, 5 and 6 above) </w:t>
      </w:r>
      <w:r w:rsidR="004A1E14">
        <w:fldChar w:fldCharType="begin"/>
      </w:r>
      <w:r w:rsidR="00E4377C">
        <w:instrText xml:space="preserve"> ADDIN EN.CITE &lt;EndNote&gt;&lt;Cite&gt;&lt;Author&gt;Holden&lt;/Author&gt;&lt;Year&gt;2003&lt;/Year&gt;&lt;RecNum&gt;1062&lt;/RecNum&gt;&lt;IDText&gt;Spread of cattle led to the loss of matrilineal descent in Africa: a coevolutionary analysis&lt;/IDText&gt;&lt;Prefix&gt;following &lt;/Prefix&gt;&lt;DisplayText&gt;(following 25)&lt;/DisplayText&gt;&lt;record&gt;&lt;rec-number&gt;1062&lt;/rec-number&gt;&lt;foreign-keys&gt;&lt;key app="EN" db-id="pss0szexm5dpryew02rv525v5eae9sazesrr" timestamp="1330077540"&gt;1062&lt;/key&gt;&lt;key app="ENWeb" db-id="SgGInwrtqgYAAGEOoNk"&gt;653&lt;/key&gt;&lt;/foreign-keys&gt;&lt;ref-type name="Journal Article"&gt;17&lt;/ref-type&gt;&lt;contributors&gt;&lt;authors&gt;&lt;author&gt;Holden, Clare&lt;/author&gt;&lt;author&gt;Mace, Ruth&lt;/author&gt;&lt;/authors&gt;&lt;/contributors&gt;&lt;titles&gt;&lt;title&gt;Spread of cattle led to the loss of matrilineal descent in Africa: a coevolutionary analysis&lt;/title&gt;&lt;secondary-title&gt;Proceedings of the Royal Society of London Series B-Biological Sciences&lt;/secondary-title&gt;&lt;/titles&gt;&lt;periodical&gt;&lt;full-title&gt;Proceedings of the Royal Society of London Series B-Biological Sciences&lt;/full-title&gt;&lt;/periodical&gt;&lt;pages&gt;2425-2433&lt;/pages&gt;&lt;volume&gt;270&lt;/volume&gt;&lt;number&gt;1532&lt;/number&gt;&lt;dates&gt;&lt;year&gt;2003&lt;/year&gt;&lt;pub-dates&gt;&lt;date&gt;Dec 7&lt;/date&gt;&lt;/pub-dates&gt;&lt;/dates&gt;&lt;isbn&gt;0962-8452&lt;/isbn&gt;&lt;accession-num&gt;WOS:000187086200002&lt;/accession-num&gt;&lt;urls&gt;&lt;related-urls&gt;&lt;url&gt;&amp;lt;Go to ISI&amp;gt;://WOS:000187086200002&lt;/url&gt;&lt;/related-urls&gt;&lt;/urls&gt;&lt;electronic-resource-num&gt;10.1098/rspb.2003.2535&lt;/electronic-resource-num&gt;&lt;/record&gt;&lt;/Cite&gt;&lt;/EndNote&gt;</w:instrText>
      </w:r>
      <w:r w:rsidR="004A1E14">
        <w:fldChar w:fldCharType="separate"/>
      </w:r>
      <w:r w:rsidR="00E4377C">
        <w:rPr>
          <w:noProof/>
        </w:rPr>
        <w:t>(following 25)</w:t>
      </w:r>
      <w:r w:rsidR="004A1E14">
        <w:fldChar w:fldCharType="end"/>
      </w:r>
      <w:r w:rsidRPr="00683852">
        <w:t xml:space="preserve">. </w:t>
      </w:r>
      <w:r w:rsidR="00636542" w:rsidRPr="00683852">
        <w:t xml:space="preserve">Figure S1 </w:t>
      </w:r>
      <w:r w:rsidRPr="00683852">
        <w:t>shows the descent pattern across extant Bantu cultures. A binary variable was used in the co-evolution analyses: patrilineal</w:t>
      </w:r>
      <w:r w:rsidR="00DC2908" w:rsidRPr="00683852">
        <w:t xml:space="preserve"> (ancestral state)</w:t>
      </w:r>
      <w:r w:rsidRPr="00683852">
        <w:t xml:space="preserve"> versus matrilineal or bilateral</w:t>
      </w:r>
      <w:r w:rsidR="00330FA8">
        <w:t xml:space="preserve">, </w:t>
      </w:r>
      <w:r w:rsidR="00E95F82">
        <w:t>i.e.</w:t>
      </w:r>
      <w:r w:rsidR="00D132FC">
        <w:t xml:space="preserve"> patrilineal vs</w:t>
      </w:r>
      <w:r w:rsidR="00D10C2E">
        <w:t>.</w:t>
      </w:r>
      <w:r w:rsidR="00D132FC">
        <w:t xml:space="preserve"> any other state</w:t>
      </w:r>
      <w:r w:rsidR="00DC2908" w:rsidRPr="00683852">
        <w:t xml:space="preserve"> (derived states from Multistate analysis)</w:t>
      </w:r>
      <w:r w:rsidRPr="00683852">
        <w:t>.</w:t>
      </w:r>
    </w:p>
    <w:p w14:paraId="3016C0FB" w14:textId="194F3BA9" w:rsidR="00BA2824" w:rsidRPr="00683852" w:rsidRDefault="0054630B" w:rsidP="00636542">
      <w:pPr>
        <w:pStyle w:val="Body1"/>
      </w:pPr>
      <w:r>
        <w:t>For the residence pattern v</w:t>
      </w:r>
      <w:r w:rsidR="00BA2824" w:rsidRPr="00683852">
        <w:t xml:space="preserve">ariable 11 of the Ethnographic Atlas </w:t>
      </w:r>
      <w:r w:rsidR="004A1E14">
        <w:fldChar w:fldCharType="begin"/>
      </w:r>
      <w:r w:rsidR="00E4377C">
        <w:instrText xml:space="preserve"> ADDIN EN.CITE &lt;EndNote&gt;&lt;Cite&gt;&lt;Author&gt;Gray&lt;/Author&gt;&lt;Year&gt;1999&lt;/Year&gt;&lt;RecNum&gt;1172&lt;/RecNum&gt;&lt;IDText&gt;A corrected ethnographic atlas&lt;/IDText&gt;&lt;DisplayText&gt;(23, 24)&lt;/DisplayText&gt;&lt;record&gt;&lt;rec-number&gt;1172&lt;/rec-number&gt;&lt;foreign-keys&gt;&lt;key app="EN" db-id="pss0szexm5dpryew02rv525v5eae9sazesrr" timestamp="1330077577"&gt;1172&lt;/key&gt;&lt;key app="ENWeb" db-id="SgGInwrtqgYAAGEOoNk"&gt;631&lt;/key&gt;&lt;/foreign-keys&gt;&lt;ref-type name="Journal Article"&gt;17&lt;/ref-type&gt;&lt;contributors&gt;&lt;authors&gt;&lt;author&gt;Gray, J.P.&lt;/author&gt;&lt;/authors&gt;&lt;/contributors&gt;&lt;titles&gt;&lt;title&gt;A corrected ethnographic atlas&lt;/title&gt;&lt;secondary-title&gt;World Cultures&lt;/secondary-title&gt;&lt;/titles&gt;&lt;periodical&gt;&lt;full-title&gt;World Cultures&lt;/full-title&gt;&lt;/periodical&gt;&lt;pages&gt;24-136&lt;/pages&gt;&lt;volume&gt;10&lt;/volume&gt;&lt;number&gt;1&lt;/number&gt;&lt;dates&gt;&lt;year&gt;1999&lt;/year&gt;&lt;/dates&gt;&lt;urls&gt;&lt;/urls&gt;&lt;/record&gt;&lt;/Cite&gt;&lt;Cite&gt;&lt;Author&gt;Murdock&lt;/Author&gt;&lt;Year&gt;1967&lt;/Year&gt;&lt;RecNum&gt;1210&lt;/RecNum&gt;&lt;IDText&gt;Ethnographic atlas - a summary&lt;/IDText&gt;&lt;record&gt;&lt;rec-number&gt;1210&lt;/rec-number&gt;&lt;foreign-keys&gt;&lt;key app="EN" db-id="pss0szexm5dpryew02rv525v5eae9sazesrr" timestamp="1330077580"&gt;1210&lt;/key&gt;&lt;key app="ENWeb" db-id="SgGInwrtqgYAAGEOoNk"&gt;645&lt;/key&gt;&lt;/foreign-keys&gt;&lt;ref-type name="Journal Article"&gt;17&lt;/ref-type&gt;&lt;contributors&gt;&lt;authors&gt;&lt;author&gt;Murdock, George P.&lt;/author&gt;&lt;/authors&gt;&lt;/contributors&gt;&lt;titles&gt;&lt;title&gt;Ethnographic atlas - a summary&lt;/title&gt;&lt;secondary-title&gt;Ethnology&lt;/secondary-title&gt;&lt;/titles&gt;&lt;periodical&gt;&lt;full-title&gt;Ethnology&lt;/full-title&gt;&lt;/periodical&gt;&lt;volume&gt;6&lt;/volume&gt;&lt;number&gt;2&lt;/number&gt;&lt;dates&gt;&lt;year&gt;1967&lt;/year&gt;&lt;/dates&gt;&lt;isbn&gt;0014-1828&lt;/isbn&gt;&lt;accession-num&gt;WOS:A19679295100001&lt;/accession-num&gt;&lt;urls&gt;&lt;related-urls&gt;&lt;url&gt;&amp;lt;Go to ISI&amp;gt;://WOS:A19679295100001&lt;/url&gt;&lt;/related-urls&gt;&lt;/urls&gt;&lt;/record&gt;&lt;/Cite&gt;&lt;/EndNote&gt;</w:instrText>
      </w:r>
      <w:r w:rsidR="004A1E14">
        <w:fldChar w:fldCharType="separate"/>
      </w:r>
      <w:r w:rsidR="00E4377C">
        <w:rPr>
          <w:noProof/>
        </w:rPr>
        <w:t>(23, 24)</w:t>
      </w:r>
      <w:r w:rsidR="004A1E14">
        <w:fldChar w:fldCharType="end"/>
      </w:r>
      <w:r w:rsidR="00BA2824" w:rsidRPr="00683852">
        <w:t xml:space="preserve">, </w:t>
      </w:r>
      <w:r w:rsidR="00BA2824" w:rsidRPr="00683852">
        <w:rPr>
          <w:rStyle w:val="Emphasis"/>
        </w:rPr>
        <w:t>transfer of residence at marriage: after first years</w:t>
      </w:r>
      <w:r w:rsidR="00BA2824" w:rsidRPr="00683852">
        <w:t xml:space="preserve">, was used </w:t>
      </w:r>
      <w:r w:rsidR="004A1E14">
        <w:fldChar w:fldCharType="begin">
          <w:fldData xml:space="preserve">PEVuZE5vdGU+PENpdGU+PEF1dGhvcj5Gb3J0dW5hdG88L0F1dGhvcj48WWVhcj4yMDEwPC9ZZWFy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</w:fldData>
        </w:fldChar>
      </w:r>
      <w:r w:rsidR="00E4377C">
        <w:instrText xml:space="preserve"> ADDIN EN.CITE </w:instrText>
      </w:r>
      <w:r w:rsidR="00E4377C">
        <w:fldChar w:fldCharType="begin">
          <w:fldData xml:space="preserve">PEVuZE5vdGU+PENpdGU+PEF1dGhvcj5Gb3J0dW5hdG88L0F1dGhvcj48WWVhcj4yMDEwPC9ZZWFy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</w:fldData>
        </w:fldChar>
      </w:r>
      <w:r w:rsidR="00E4377C">
        <w:instrText xml:space="preserve"> ADDIN EN.CITE.DATA </w:instrText>
      </w:r>
      <w:r w:rsidR="00E4377C">
        <w:fldChar w:fldCharType="end"/>
      </w:r>
      <w:r w:rsidR="004A1E14">
        <w:fldChar w:fldCharType="separate"/>
      </w:r>
      <w:r w:rsidR="00E4377C">
        <w:rPr>
          <w:noProof/>
        </w:rPr>
        <w:t>(following 18, 19)</w:t>
      </w:r>
      <w:r w:rsidR="004A1E14">
        <w:fldChar w:fldCharType="end"/>
      </w:r>
      <w:r w:rsidR="00BA2824" w:rsidRPr="00683852">
        <w:t xml:space="preserve">. This variable </w:t>
      </w:r>
      <w:r w:rsidR="00E95F82">
        <w:rPr>
          <w:rFonts w:cs="Helvetica"/>
        </w:rPr>
        <w:t xml:space="preserve">includes </w:t>
      </w:r>
      <w:proofErr w:type="spellStart"/>
      <w:r w:rsidR="00E95F82">
        <w:rPr>
          <w:rFonts w:cs="Helvetica"/>
        </w:rPr>
        <w:t>avunculocality</w:t>
      </w:r>
      <w:proofErr w:type="spellEnd"/>
      <w:r w:rsidR="00E95F82">
        <w:rPr>
          <w:rFonts w:cs="Helvetica"/>
        </w:rPr>
        <w:t xml:space="preserve"> within ‘husband to wife’s group’, but </w:t>
      </w:r>
      <w:r w:rsidR="00BA2824" w:rsidRPr="00683852">
        <w:t>excludes a short stay after marriage by the husband in the wife’s group to perform bride service, capturing the permanent move of one or both marriage partners to a new location</w:t>
      </w:r>
      <w:r w:rsidR="00E95F82">
        <w:t xml:space="preserve"> (</w:t>
      </w:r>
      <w:r w:rsidR="00E95F82">
        <w:rPr>
          <w:rFonts w:cs="Helvetica"/>
        </w:rPr>
        <w:t xml:space="preserve">and enables comparison with phylogenetic studies of residence patterns in other language families </w:t>
      </w:r>
      <w:r w:rsidR="00E95F82">
        <w:rPr>
          <w:rFonts w:cs="Helvetica"/>
        </w:rPr>
        <w:fldChar w:fldCharType="begin">
          <w:fldData xml:space="preserve">PEVuZE5vdGU+PENpdGU+PEF1dGhvcj5Gb3J0dW5hdG88L0F1dGhvcj48WWVhcj4yMDEwPC9ZZWFy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</w:fldData>
        </w:fldChar>
      </w:r>
      <w:r w:rsidR="00E95F82">
        <w:rPr>
          <w:rFonts w:cs="Helvetica"/>
        </w:rPr>
        <w:instrText xml:space="preserve"> ADDIN EN.CITE </w:instrText>
      </w:r>
      <w:r w:rsidR="00E95F82">
        <w:rPr>
          <w:rFonts w:cs="Helvetica"/>
        </w:rPr>
        <w:fldChar w:fldCharType="begin">
          <w:fldData xml:space="preserve">PEVuZE5vdGU+PENpdGU+PEF1dGhvcj5Gb3J0dW5hdG88L0F1dGhvcj48WWVhcj4yMDEwPC9ZZWFy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</w:fldData>
        </w:fldChar>
      </w:r>
      <w:r w:rsidR="00E95F82">
        <w:rPr>
          <w:rFonts w:cs="Helvetica"/>
        </w:rPr>
        <w:instrText xml:space="preserve"> ADDIN EN.CITE.DATA </w:instrText>
      </w:r>
      <w:r w:rsidR="00E95F82">
        <w:rPr>
          <w:rFonts w:cs="Helvetica"/>
        </w:rPr>
      </w:r>
      <w:r w:rsidR="00E95F82">
        <w:rPr>
          <w:rFonts w:cs="Helvetica"/>
        </w:rPr>
        <w:fldChar w:fldCharType="end"/>
      </w:r>
      <w:r w:rsidR="00E95F82">
        <w:rPr>
          <w:rFonts w:cs="Helvetica"/>
        </w:rPr>
      </w:r>
      <w:r w:rsidR="00E95F82">
        <w:rPr>
          <w:rFonts w:cs="Helvetica"/>
        </w:rPr>
        <w:fldChar w:fldCharType="separate"/>
      </w:r>
      <w:r w:rsidR="00E95F82">
        <w:rPr>
          <w:rFonts w:cs="Helvetica"/>
          <w:noProof/>
        </w:rPr>
        <w:t>(18, 19)</w:t>
      </w:r>
      <w:r w:rsidR="00E95F82">
        <w:rPr>
          <w:rFonts w:cs="Helvetica"/>
        </w:rPr>
        <w:fldChar w:fldCharType="end"/>
      </w:r>
      <w:r w:rsidR="00E95F82">
        <w:rPr>
          <w:rFonts w:cs="Helvetica"/>
        </w:rPr>
        <w:t>)</w:t>
      </w:r>
      <w:r w:rsidR="00BA2824" w:rsidRPr="00683852">
        <w:t xml:space="preserve">. Among Bantu speaking populations three states feature: 1. wife to husband’s group (patrilocal); 2. </w:t>
      </w:r>
      <w:proofErr w:type="gramStart"/>
      <w:r w:rsidR="00BA2824" w:rsidRPr="00683852">
        <w:t>couple</w:t>
      </w:r>
      <w:proofErr w:type="gramEnd"/>
      <w:r w:rsidR="00BA2824" w:rsidRPr="00683852">
        <w:t xml:space="preserve"> to either group or </w:t>
      </w:r>
      <w:proofErr w:type="spellStart"/>
      <w:r w:rsidR="00BA2824" w:rsidRPr="00683852">
        <w:t>neolocal</w:t>
      </w:r>
      <w:proofErr w:type="spellEnd"/>
      <w:r w:rsidR="00BA2824" w:rsidRPr="00683852">
        <w:t xml:space="preserve">; 3. </w:t>
      </w:r>
      <w:proofErr w:type="gramStart"/>
      <w:r w:rsidR="00BA2824" w:rsidRPr="00683852">
        <w:t>husband</w:t>
      </w:r>
      <w:proofErr w:type="gramEnd"/>
      <w:r w:rsidR="00BA2824" w:rsidRPr="00683852">
        <w:t xml:space="preserve"> to wife’s group (matrilocal) (</w:t>
      </w:r>
      <w:r w:rsidR="00636542" w:rsidRPr="00683852">
        <w:t>Table S1</w:t>
      </w:r>
      <w:r w:rsidR="00BA2824" w:rsidRPr="00683852">
        <w:t xml:space="preserve">). </w:t>
      </w:r>
      <w:r w:rsidR="00636542" w:rsidRPr="00683852">
        <w:t xml:space="preserve">Figure S2 </w:t>
      </w:r>
      <w:r w:rsidR="00BA2824" w:rsidRPr="00683852">
        <w:t xml:space="preserve">shows the residence pattern across extant Bantu cultures. A binary variable was used in the co-evolution </w:t>
      </w:r>
      <w:r w:rsidR="00BA2824" w:rsidRPr="00683852">
        <w:lastRenderedPageBreak/>
        <w:t>analyses: patrilocal</w:t>
      </w:r>
      <w:r w:rsidR="00DC2908" w:rsidRPr="00683852">
        <w:t xml:space="preserve"> (ancestral state)</w:t>
      </w:r>
      <w:r w:rsidR="00BA2824" w:rsidRPr="00683852">
        <w:t xml:space="preserve"> versus matrilocal or bi/</w:t>
      </w:r>
      <w:proofErr w:type="spellStart"/>
      <w:r w:rsidR="00BA2824" w:rsidRPr="00683852">
        <w:t>neolocal</w:t>
      </w:r>
      <w:proofErr w:type="spellEnd"/>
      <w:r w:rsidR="00D132FC">
        <w:t xml:space="preserve"> i</w:t>
      </w:r>
      <w:r w:rsidR="00330FA8">
        <w:t>.</w:t>
      </w:r>
      <w:r w:rsidR="00D132FC">
        <w:t>e</w:t>
      </w:r>
      <w:r w:rsidR="00330FA8">
        <w:t>.</w:t>
      </w:r>
      <w:r w:rsidR="00D132FC">
        <w:t xml:space="preserve"> patrilocal vs</w:t>
      </w:r>
      <w:r w:rsidR="00D10C2E">
        <w:t>.</w:t>
      </w:r>
      <w:r w:rsidR="00D132FC">
        <w:t xml:space="preserve"> all other states</w:t>
      </w:r>
      <w:r w:rsidR="00DC2908" w:rsidRPr="00683852">
        <w:t xml:space="preserve"> (derived states from Multistate analysis)</w:t>
      </w:r>
      <w:r w:rsidR="00BA2824" w:rsidRPr="00683852">
        <w:t>.</w:t>
      </w:r>
    </w:p>
    <w:p w14:paraId="73F6270F" w14:textId="77777777" w:rsidR="00BA2824" w:rsidRPr="00683852" w:rsidRDefault="00BA2824" w:rsidP="00353C7E">
      <w:pPr>
        <w:pStyle w:val="Heading3"/>
      </w:pPr>
      <w:r w:rsidRPr="00683852">
        <w:t>Phylogeny</w:t>
      </w:r>
    </w:p>
    <w:p w14:paraId="45456E66" w14:textId="0FB07A5F" w:rsidR="00BA2824" w:rsidRPr="00683852" w:rsidRDefault="00BA2824" w:rsidP="00BA2824">
      <w:pPr>
        <w:pStyle w:val="Body1"/>
      </w:pPr>
      <w:r w:rsidRPr="00683852">
        <w:t>We used the most comprehensive Bantu phylogeny available</w:t>
      </w:r>
      <w:r w:rsidR="009C1A2C" w:rsidRPr="00683852">
        <w:t xml:space="preserve"> to date</w:t>
      </w:r>
      <w:r w:rsidRPr="00683852">
        <w:t xml:space="preserve"> based on linguistic data from 542 Bantu languages </w:t>
      </w:r>
      <w:r w:rsidR="004A1E14">
        <w:fldChar w:fldCharType="begin"/>
      </w:r>
      <w:r w:rsidR="007D72BB">
        <w:instrText xml:space="preserve"> ADDIN EN.CITE &lt;EndNote&gt;&lt;Cite&gt;&lt;Author&gt;Currie&lt;/Author&gt;&lt;Year&gt;2013&lt;/Year&gt;&lt;RecNum&gt;2089&lt;/RecNum&gt;&lt;IDText&gt;Cultural phylogeography of the Bantu Languages of sub-Saharan Africa&lt;/IDText&gt;&lt;DisplayText&gt;(9)&lt;/DisplayText&gt;&lt;record&gt;&lt;rec-number&gt;2089&lt;/rec-number&gt;&lt;foreign-keys&gt;&lt;key app="EN" db-id="pss0szexm5dpryew02rv525v5eae9sazesrr" timestamp="1368013887"&gt;2089&lt;/key&gt;&lt;key app="ENWeb" db-id="SgGInwrtqgYAAGEOoNk"&gt;1070&lt;/key&gt;&lt;/foreign-keys&gt;&lt;ref-type name="Journal Article"&gt;17&lt;/ref-type&gt;&lt;contributors&gt;&lt;authors&gt;&lt;author&gt;Currie, Thomas E.&lt;/author&gt;&lt;author&gt;Meade, Andrew&lt;/author&gt;&lt;author&gt;Guillon, Myrtille&lt;/author&gt;&lt;author&gt;Mace, Ruth&lt;/author&gt;&lt;/authors&gt;&lt;/contributors&gt;&lt;titles&gt;&lt;title&gt;Cultural phylogeography of the Bantu Languages of sub-Saharan Africa&lt;/title&gt;&lt;secondary-title&gt;Proceedings of the Royal Society B: Biological Sciences&lt;/secondary-title&gt;&lt;/titles&gt;&lt;periodical&gt;&lt;full-title&gt;Proceedings of the Royal Society B: Biological Sciences&lt;/full-title&gt;&lt;/periodical&gt;&lt;volume&gt;280&lt;/volume&gt;&lt;number&gt;1762&lt;/number&gt;&lt;dates&gt;&lt;year&gt;2013&lt;/year&gt;&lt;pub-dates&gt;&lt;date&gt;July 7, 2013&lt;/date&gt;&lt;/pub-dates&gt;&lt;/dates&gt;&lt;urls&gt;&lt;related-urls&gt;&lt;url&gt;http://rspb.royalsocietypublishing.org/content/280/1762/20130695.abstract&lt;/url&gt;&lt;/related-urls&gt;&lt;/urls&gt;&lt;electronic-resource-num&gt;10.1098/rspb.2013.0695&lt;/electronic-resource-num&gt;&lt;/record&gt;&lt;/Cite&gt;&lt;/EndNote&gt;</w:instrText>
      </w:r>
      <w:r w:rsidR="004A1E14">
        <w:fldChar w:fldCharType="separate"/>
      </w:r>
      <w:r w:rsidR="007D72BB">
        <w:rPr>
          <w:noProof/>
        </w:rPr>
        <w:t>(9)</w:t>
      </w:r>
      <w:r w:rsidR="004A1E14">
        <w:fldChar w:fldCharType="end"/>
      </w:r>
      <w:r w:rsidRPr="00683852">
        <w:t xml:space="preserve">, </w:t>
      </w:r>
      <w:r w:rsidR="00353C7E" w:rsidRPr="00683852">
        <w:t xml:space="preserve">and </w:t>
      </w:r>
      <w:r w:rsidRPr="00683852">
        <w:t xml:space="preserve">consisting of 500 phylogenies from a Bayesian </w:t>
      </w:r>
      <w:r w:rsidR="00353C7E" w:rsidRPr="00683852">
        <w:t>posterior distribution of trees</w:t>
      </w:r>
      <w:r w:rsidRPr="00683852">
        <w:t xml:space="preserve">. A maximum clade credibility tree was derived from the full sample, for illustrative purposes, using </w:t>
      </w:r>
      <w:proofErr w:type="spellStart"/>
      <w:r w:rsidRPr="00683852">
        <w:rPr>
          <w:rStyle w:val="SubtleEmphasis"/>
        </w:rPr>
        <w:t>TreeAnnotator</w:t>
      </w:r>
      <w:proofErr w:type="spellEnd"/>
      <w:r w:rsidRPr="00683852">
        <w:t xml:space="preserve"> </w:t>
      </w:r>
      <w:r w:rsidR="004A1E14">
        <w:fldChar w:fldCharType="begin"/>
      </w:r>
      <w:r w:rsidR="00270774">
        <w:instrText xml:space="preserve"> ADDIN EN.CITE &lt;EndNote&gt;&lt;Cite&gt;&lt;Author&gt;Drummond&lt;/Author&gt;&lt;Year&gt;2007&lt;/Year&gt;&lt;RecNum&gt;1323&lt;/RecNum&gt;&lt;IDText&gt;BEAST: Bayesian evolutionary analysis by sampling trees&lt;/IDText&gt;&lt;DisplayText&gt;(44)&lt;/DisplayText&gt;&lt;record&gt;&lt;rec-number&gt;1323&lt;/rec-number&gt;&lt;foreign-keys&gt;&lt;key app="EN" db-id="pss0szexm5dpryew02rv525v5eae9sazesrr" timestamp="1330077623"&gt;1323&lt;/key&gt;&lt;key app="ENWeb" db-id="SgGInwrtqgYAAGEOoNk"&gt;524&lt;/key&gt;&lt;/foreign-keys&gt;&lt;ref-type name="Journal Article"&gt;17&lt;/ref-type&gt;&lt;contributors&gt;&lt;authors&gt;&lt;author&gt;Drummond, Alexei&lt;/author&gt;&lt;author&gt;Rambaut, Andrew&lt;/author&gt;&lt;/authors&gt;&lt;/contributors&gt;&lt;titles&gt;&lt;title&gt;BEAST: Bayesian evolutionary analysis by sampling trees&lt;/title&gt;&lt;secondary-title&gt;BMC Evolutionary Biology&lt;/secondary-title&gt;&lt;/titles&gt;&lt;periodical&gt;&lt;full-title&gt;BMC Evolutionary Biology&lt;/full-title&gt;&lt;/periodical&gt;&lt;pages&gt;214&lt;/pages&gt;&lt;volume&gt;7&lt;/volume&gt;&lt;number&gt;1&lt;/number&gt;&lt;dates&gt;&lt;year&gt;2007&lt;/year&gt;&lt;/dates&gt;&lt;isbn&gt;1471-2148&lt;/isbn&gt;&lt;accession-num&gt;doi:10.1186/1471-2148-7-214&lt;/accession-num&gt;&lt;urls&gt;&lt;related-urls&gt;&lt;url&gt;http://www.biomedcentral.com/1471-2148/7/214&lt;/url&gt;&lt;/related-urls&gt;&lt;/urls&gt;&lt;/record&gt;&lt;/Cite&gt;&lt;/EndNote&gt;</w:instrText>
      </w:r>
      <w:r w:rsidR="004A1E14">
        <w:fldChar w:fldCharType="separate"/>
      </w:r>
      <w:r w:rsidR="00270774">
        <w:rPr>
          <w:noProof/>
        </w:rPr>
        <w:t>(44)</w:t>
      </w:r>
      <w:r w:rsidR="004A1E14">
        <w:fldChar w:fldCharType="end"/>
      </w:r>
      <w:r w:rsidRPr="00683852">
        <w:t xml:space="preserve"> and displayed using </w:t>
      </w:r>
      <w:proofErr w:type="spellStart"/>
      <w:r w:rsidRPr="00683852">
        <w:rPr>
          <w:rStyle w:val="SubtleEmphasis"/>
        </w:rPr>
        <w:t>FigTree</w:t>
      </w:r>
      <w:proofErr w:type="spellEnd"/>
      <w:r w:rsidRPr="00683852">
        <w:t xml:space="preserve"> </w:t>
      </w:r>
      <w:r w:rsidR="004A1E14">
        <w:fldChar w:fldCharType="begin"/>
      </w:r>
      <w:r w:rsidR="00270774">
        <w:instrText xml:space="preserve"> ADDIN EN.CITE &lt;EndNote&gt;&lt;Cite&gt;&lt;Author&gt;Drummond&lt;/Author&gt;&lt;Year&gt;2007&lt;/Year&gt;&lt;RecNum&gt;1323&lt;/RecNum&gt;&lt;IDText&gt;BEAST: Bayesian evolutionary analysis by sampling trees&lt;/IDText&gt;&lt;DisplayText&gt;(44)&lt;/DisplayText&gt;&lt;record&gt;&lt;rec-number&gt;1323&lt;/rec-number&gt;&lt;foreign-keys&gt;&lt;key app="EN" db-id="pss0szexm5dpryew02rv525v5eae9sazesrr" timestamp="1330077623"&gt;1323&lt;/key&gt;&lt;key app="ENWeb" db-id="SgGInwrtqgYAAGEOoNk"&gt;524&lt;/key&gt;&lt;/foreign-keys&gt;&lt;ref-type name="Journal Article"&gt;17&lt;/ref-type&gt;&lt;contributors&gt;&lt;authors&gt;&lt;author&gt;Drummond, Alexei&lt;/author&gt;&lt;author&gt;Rambaut, Andrew&lt;/author&gt;&lt;/authors&gt;&lt;/contributors&gt;&lt;titles&gt;&lt;title&gt;BEAST: Bayesian evolutionary analysis by sampling trees&lt;/title&gt;&lt;secondary-title&gt;BMC Evolutionary Biology&lt;/secondary-title&gt;&lt;/titles&gt;&lt;periodical&gt;&lt;full-title&gt;BMC Evolutionary Biology&lt;/full-title&gt;&lt;/periodical&gt;&lt;pages&gt;214&lt;/pages&gt;&lt;volume&gt;7&lt;/volume&gt;&lt;number&gt;1&lt;/number&gt;&lt;dates&gt;&lt;year&gt;2007&lt;/year&gt;&lt;/dates&gt;&lt;isbn&gt;1471-2148&lt;/isbn&gt;&lt;accession-num&gt;doi:10.1186/1471-2148-7-214&lt;/accession-num&gt;&lt;urls&gt;&lt;related-urls&gt;&lt;url&gt;http://www.biomedcentral.com/1471-2148/7/214&lt;/url&gt;&lt;/related-urls&gt;&lt;/urls&gt;&lt;/record&gt;&lt;/Cite&gt;&lt;/EndNote&gt;</w:instrText>
      </w:r>
      <w:r w:rsidR="004A1E14">
        <w:fldChar w:fldCharType="separate"/>
      </w:r>
      <w:r w:rsidR="00270774">
        <w:rPr>
          <w:noProof/>
        </w:rPr>
        <w:t>(44)</w:t>
      </w:r>
      <w:r w:rsidR="004A1E14">
        <w:fldChar w:fldCharType="end"/>
      </w:r>
      <w:r w:rsidRPr="00683852">
        <w:t>.</w:t>
      </w:r>
      <w:r w:rsidR="008E285C">
        <w:t xml:space="preserve"> A previous analysi</w:t>
      </w:r>
      <w:r w:rsidR="00D336E6">
        <w:t xml:space="preserve">s </w:t>
      </w:r>
      <w:r w:rsidR="00D336E6">
        <w:fldChar w:fldCharType="begin"/>
      </w:r>
      <w:r w:rsidR="00D336E6">
        <w:instrText xml:space="preserve"> ADDIN EN.CITE &lt;EndNote&gt;&lt;Cite&gt;&lt;Author&gt;Opie&lt;/Author&gt;&lt;Year&gt;2013&lt;/Year&gt;&lt;RecNum&gt;2368&lt;/RecNum&gt;&lt;DisplayText&gt;(45)&lt;/DisplayText&gt;&lt;record&gt;&lt;rec-number&gt;2368&lt;/rec-number&gt;&lt;foreign-keys&gt;&lt;key app="EN" db-id="pss0szexm5dpryew02rv525v5eae9sazesrr" timestamp="1407845909"&gt;2368&lt;/key&gt;&lt;/foreign-keys&gt;&lt;ref-type name="Thesis"&gt;32&lt;/ref-type&gt;&lt;contributors&gt;&lt;authors&gt;&lt;author&gt;Opie, Christopher Francis&lt;/author&gt;&lt;/authors&gt;&lt;tertiary-authors&gt;&lt;author&gt;Dr Susanne Shultz&lt;/author&gt;&lt;/tertiary-authors&gt;&lt;/contributors&gt;&lt;titles&gt;&lt;title&gt;The evolution of social systems in human and non-human primates&lt;/title&gt;&lt;secondary-title&gt;Anthropology&lt;/secondary-title&gt;&lt;/titles&gt;&lt;volume&gt;DPhil&lt;/volume&gt;&lt;dates&gt;&lt;year&gt;2013&lt;/year&gt;&lt;/dates&gt;&lt;pub-location&gt;Oxford&lt;/pub-location&gt;&lt;publisher&gt;University of Oxford&lt;/publisher&gt;&lt;urls&gt;&lt;related-urls&gt;&lt;url&gt;http://ora.ox.ac.uk/objects/uuid:572277ae-73cc-42f5-bffb-f49502379688&lt;/url&gt;&lt;/related-urls&gt;&lt;/urls&gt;&lt;/record&gt;&lt;/Cite&gt;&lt;/EndNote&gt;</w:instrText>
      </w:r>
      <w:r w:rsidR="00D336E6">
        <w:fldChar w:fldCharType="separate"/>
      </w:r>
      <w:r w:rsidR="00D336E6">
        <w:rPr>
          <w:noProof/>
        </w:rPr>
        <w:t>(45)</w:t>
      </w:r>
      <w:r w:rsidR="00D336E6">
        <w:fldChar w:fldCharType="end"/>
      </w:r>
      <w:r w:rsidR="00D336E6">
        <w:t xml:space="preserve"> using a </w:t>
      </w:r>
      <w:r w:rsidR="00D10C2E">
        <w:t xml:space="preserve">different </w:t>
      </w:r>
      <w:r w:rsidR="00D336E6">
        <w:t xml:space="preserve">Bayesian </w:t>
      </w:r>
      <w:r w:rsidR="008E285C">
        <w:t xml:space="preserve">Bantu </w:t>
      </w:r>
      <w:r w:rsidR="00D336E6">
        <w:t xml:space="preserve">phylogeny, based on a different dataset </w:t>
      </w:r>
      <w:r w:rsidR="00D336E6">
        <w:fldChar w:fldCharType="begin"/>
      </w:r>
      <w:r w:rsidR="00D336E6">
        <w:instrText xml:space="preserve"> ADDIN EN.CITE &lt;EndNote&gt;&lt;Cite&gt;&lt;Author&gt;Holden&lt;/Author&gt;&lt;Year&gt;2002&lt;/Year&gt;&lt;RecNum&gt;1060&lt;/RecNum&gt;&lt;DisplayText&gt;(20)&lt;/DisplayText&gt;&lt;record&gt;&lt;rec-number&gt;1060&lt;/rec-number&gt;&lt;foreign-keys&gt;&lt;key app="EN" db-id="pss0szexm5dpryew02rv525v5eae9sazesrr" timestamp="1330077540"&gt;1060&lt;/key&gt;&lt;key app="ENWeb" db-id="SgGInwrtqgYAAGEOoNk"&gt;654&lt;/key&gt;&lt;/foreign-keys&gt;&lt;ref-type name="Journal Article"&gt;17&lt;/ref-type&gt;&lt;contributors&gt;&lt;authors&gt;&lt;author&gt;Holden, Clare J.&lt;/author&gt;&lt;/authors&gt;&lt;/contributors&gt;&lt;titles&gt;&lt;title&gt;Bantu language trees reflect the spread of farming across sub-Saharan Africa: a maximum-parsimony analysis&lt;/title&gt;&lt;secondary-title&gt;Proceedings of the Royal Society B-Biological Sciences&lt;/secondary-title&gt;&lt;/titles&gt;&lt;periodical&gt;&lt;full-title&gt;Proceedings of the Royal Society B-Biological Sciences&lt;/full-title&gt;&lt;/periodical&gt;&lt;pages&gt;793-799&lt;/pages&gt;&lt;volume&gt;269&lt;/volume&gt;&lt;number&gt;1493&lt;/number&gt;&lt;dates&gt;&lt;year&gt;2002&lt;/year&gt;&lt;pub-dates&gt;&lt;date&gt;Apr 22&lt;/date&gt;&lt;/pub-dates&gt;&lt;/dates&gt;&lt;isbn&gt;0962-8452&lt;/isbn&gt;&lt;accession-num&gt;WOS:000175122600004&lt;/accession-num&gt;&lt;urls&gt;&lt;related-urls&gt;&lt;url&gt;&amp;lt;Go to ISI&amp;gt;://WOS:000175122600004&lt;/url&gt;&lt;/related-urls&gt;&lt;/urls&gt;&lt;electronic-resource-num&gt;10.1098/rspb.2002.1955&lt;/electronic-resource-num&gt;&lt;/record&gt;&lt;/Cite&gt;&lt;/EndNote&gt;</w:instrText>
      </w:r>
      <w:r w:rsidR="00D336E6">
        <w:fldChar w:fldCharType="separate"/>
      </w:r>
      <w:r w:rsidR="00D336E6">
        <w:rPr>
          <w:noProof/>
        </w:rPr>
        <w:t>(20)</w:t>
      </w:r>
      <w:r w:rsidR="00D336E6">
        <w:fldChar w:fldCharType="end"/>
      </w:r>
      <w:r w:rsidR="00D336E6">
        <w:t>, found very similar results to those reported here.</w:t>
      </w:r>
    </w:p>
    <w:p w14:paraId="13A913F4" w14:textId="77777777" w:rsidR="00BA2824" w:rsidRPr="00683852" w:rsidRDefault="00BA2824" w:rsidP="00BA2824">
      <w:pPr>
        <w:pStyle w:val="Heading3"/>
      </w:pPr>
      <w:r w:rsidRPr="00683852">
        <w:t>Analyses</w:t>
      </w:r>
    </w:p>
    <w:p w14:paraId="586F2366" w14:textId="13488D68" w:rsidR="00BA2824" w:rsidRPr="00683852" w:rsidRDefault="00BA2824" w:rsidP="00BA2824">
      <w:pPr>
        <w:pStyle w:val="Body1"/>
        <w:widowControl w:val="0"/>
        <w:rPr>
          <w:rFonts w:cs="Calibri"/>
          <w:szCs w:val="24"/>
        </w:rPr>
      </w:pPr>
      <w:r w:rsidRPr="00683852">
        <w:t xml:space="preserve">Phylogenetic signal in data measures the extent to which related taxa are more similar in a particular trait than would be expected by chance. If the signal were low, then it would be difficult to infer the evolutionary history of that trait because </w:t>
      </w:r>
      <w:r w:rsidR="00D10C2E">
        <w:t xml:space="preserve">the </w:t>
      </w:r>
      <w:r w:rsidRPr="00683852">
        <w:t xml:space="preserve">phylogeny </w:t>
      </w:r>
      <w:r w:rsidR="00D132FC">
        <w:t>gives</w:t>
      </w:r>
      <w:r w:rsidRPr="00683852">
        <w:t xml:space="preserve"> little or no </w:t>
      </w:r>
      <w:r w:rsidR="00D132FC">
        <w:t xml:space="preserve">information </w:t>
      </w:r>
      <w:r w:rsidRPr="00683852">
        <w:t xml:space="preserve">on the distribution of the trait among extant populations. The signal </w:t>
      </w:r>
      <w:r w:rsidR="00E66474" w:rsidRPr="00683852">
        <w:t xml:space="preserve">in each trait </w:t>
      </w:r>
      <w:r w:rsidRPr="00683852">
        <w:t xml:space="preserve">was tested </w:t>
      </w:r>
      <w:r w:rsidRPr="00683852">
        <w:rPr>
          <w:rFonts w:cs="Calibri"/>
          <w:szCs w:val="24"/>
        </w:rPr>
        <w:t xml:space="preserve">by calculating </w:t>
      </w:r>
      <w:r w:rsidRPr="00683852">
        <w:rPr>
          <w:szCs w:val="24"/>
        </w:rPr>
        <w:t>D</w:t>
      </w:r>
      <w:r w:rsidRPr="00683852">
        <w:rPr>
          <w:rFonts w:cs="Calibri"/>
          <w:szCs w:val="24"/>
        </w:rPr>
        <w:t xml:space="preserve"> using the </w:t>
      </w:r>
      <w:r w:rsidRPr="00683852">
        <w:rPr>
          <w:szCs w:val="24"/>
        </w:rPr>
        <w:t xml:space="preserve">function </w:t>
      </w:r>
      <w:proofErr w:type="spellStart"/>
      <w:r w:rsidRPr="00683852">
        <w:rPr>
          <w:rStyle w:val="SubtleEmphasis"/>
          <w:szCs w:val="24"/>
        </w:rPr>
        <w:t>phylo.d</w:t>
      </w:r>
      <w:proofErr w:type="spellEnd"/>
      <w:r w:rsidRPr="00683852">
        <w:rPr>
          <w:szCs w:val="24"/>
        </w:rPr>
        <w:t xml:space="preserve"> </w:t>
      </w:r>
      <w:r w:rsidR="004A1E14">
        <w:rPr>
          <w:rFonts w:cs="Calibri"/>
          <w:szCs w:val="24"/>
        </w:rPr>
        <w:fldChar w:fldCharType="begin"/>
      </w:r>
      <w:r w:rsidR="00E4377C">
        <w:rPr>
          <w:rFonts w:cs="Calibri"/>
          <w:szCs w:val="24"/>
        </w:rPr>
        <w:instrText xml:space="preserve"> ADDIN EN.CITE &lt;EndNote&gt;&lt;Cite&gt;&lt;Author&gt;Fritz&lt;/Author&gt;&lt;Year&gt;2010&lt;/Year&gt;&lt;RecNum&gt;2011&lt;/RecNum&gt;&lt;DisplayText&gt;(31)&lt;/DisplayText&gt;&lt;record&gt;&lt;rec-number&gt;2011&lt;/rec-number&gt;&lt;foreign-keys&gt;&lt;key app="EN" db-id="pss0szexm5dpryew02rv525v5eae9sazesrr" timestamp="1350992257"&gt;2011&lt;/key&gt;&lt;key app="ENWeb" db-id="SgGInwrtqgYAAGEOoNk"&gt;997&lt;/key&gt;&lt;/foreign-keys&gt;&lt;ref-type name="Journal Article"&gt;17&lt;/ref-type&gt;&lt;contributors&gt;&lt;authors&gt;&lt;author&gt;Fritz, Susanne A.&lt;/author&gt;&lt;author&gt;Purvis, Andy&lt;/author&gt;&lt;/authors&gt;&lt;/contributors&gt;&lt;titles&gt;&lt;title&gt;Selectivity in Mammalian Extinction Risk and Threat Types: a New Measure of Phylogenetic Signal Strength in Binary Traits&lt;/title&gt;&lt;secondary-title&gt;Conservation Biology&lt;/secondary-title&gt;&lt;/titles&gt;&lt;periodical&gt;&lt;full-title&gt;Conservation Biology&lt;/full-title&gt;&lt;/periodical&gt;&lt;pages&gt;1042-1051&lt;/pages&gt;&lt;volume&gt;24&lt;/volume&gt;&lt;number&gt;4&lt;/number&gt;&lt;keywords&gt;&lt;keyword&gt;extinction risk&lt;/keyword&gt;&lt;keyword&gt;habitat loss&lt;/keyword&gt;&lt;keyword&gt;harvesting&lt;/keyword&gt;&lt;keyword&gt;phylogenetic selectivity&lt;/keyword&gt;&lt;keyword&gt;phylogenetic signal&lt;/keyword&gt;&lt;keyword&gt;cosecha&lt;/keyword&gt;&lt;keyword&gt;pérdida de hábitat&lt;/keyword&gt;&lt;keyword&gt;riesgo de extinción&lt;/keyword&gt;&lt;keyword&gt;selectividad filogenética&lt;/keyword&gt;&lt;keyword&gt;señal filogenética&lt;/keyword&gt;&lt;/keywords&gt;&lt;dates&gt;&lt;year&gt;2010&lt;/year&gt;&lt;/dates&gt;&lt;publisher&gt;Blackwell Publishing Inc&lt;/publisher&gt;&lt;isbn&gt;1523-1739&lt;/isbn&gt;&lt;urls&gt;&lt;related-urls&gt;&lt;url&gt;http://dx.doi.org/10.1111/j.1523-1739.2010.01455.x&lt;/url&gt;&lt;/related-urls&gt;&lt;/urls&gt;&lt;electronic-resource-num&gt;10.1111/j.1523-1739.2010.01455.x&lt;/electronic-resource-num&gt;&lt;/record&gt;&lt;/Cite&gt;&lt;/EndNote&gt;</w:instrText>
      </w:r>
      <w:r w:rsidR="004A1E14">
        <w:rPr>
          <w:rFonts w:cs="Calibri"/>
          <w:szCs w:val="24"/>
        </w:rPr>
        <w:fldChar w:fldCharType="separate"/>
      </w:r>
      <w:r w:rsidR="00E4377C">
        <w:rPr>
          <w:rFonts w:cs="Calibri"/>
          <w:noProof/>
          <w:szCs w:val="24"/>
        </w:rPr>
        <w:t>(31)</w:t>
      </w:r>
      <w:r w:rsidR="004A1E14">
        <w:rPr>
          <w:rFonts w:cs="Calibri"/>
          <w:szCs w:val="24"/>
        </w:rPr>
        <w:fldChar w:fldCharType="end"/>
      </w:r>
      <w:r w:rsidRPr="00683852">
        <w:rPr>
          <w:rFonts w:cs="Calibri"/>
          <w:szCs w:val="24"/>
        </w:rPr>
        <w:t xml:space="preserve"> in the </w:t>
      </w:r>
      <w:r w:rsidRPr="00683852">
        <w:rPr>
          <w:rStyle w:val="SubtleEmphasis"/>
          <w:szCs w:val="24"/>
        </w:rPr>
        <w:t>Caper</w:t>
      </w:r>
      <w:r w:rsidRPr="00683852">
        <w:rPr>
          <w:rFonts w:cs="Calibri"/>
          <w:szCs w:val="24"/>
        </w:rPr>
        <w:t xml:space="preserve"> package </w:t>
      </w:r>
      <w:r w:rsidR="004A1E14">
        <w:rPr>
          <w:rFonts w:cs="Calibri"/>
          <w:szCs w:val="24"/>
        </w:rPr>
        <w:fldChar w:fldCharType="begin"/>
      </w:r>
      <w:r w:rsidR="00D336E6">
        <w:rPr>
          <w:rFonts w:cs="Calibri"/>
          <w:szCs w:val="24"/>
        </w:rPr>
        <w:instrText xml:space="preserve"> ADDIN EN.CITE &lt;EndNote&gt;&lt;Cite&gt;&lt;Author&gt;Orme&lt;/Author&gt;&lt;Year&gt;2011&lt;/Year&gt;&lt;RecNum&gt;2012&lt;/RecNum&gt;&lt;DisplayText&gt;(46)&lt;/DisplayText&gt;&lt;record&gt;&lt;rec-number&gt;2012&lt;/rec-number&gt;&lt;foreign-keys&gt;&lt;key app="EN" db-id="pss0szexm5dpryew02rv525v5eae9sazesrr" timestamp="1350992612"&gt;2012&lt;/key&gt;&lt;key app="ENWeb" db-id="SgGInwrtqgYAAGEOoNk"&gt;998&lt;/key&gt;&lt;/foreign-keys&gt;&lt;ref-type name="Journal Article"&gt;17&lt;/ref-type&gt;&lt;contributors&gt;&lt;authors&gt;&lt;author&gt;Orme, CDL&lt;/author&gt;&lt;author&gt;Freckleton, RP&lt;/author&gt;&lt;author&gt;Thomas, GH&lt;/author&gt;&lt;author&gt;Petzoldt, T.&lt;/author&gt;&lt;author&gt;Fritz, SA&lt;/author&gt;&lt;author&gt;Isaac, N.&lt;/author&gt;&lt;/authors&gt;&lt;/contributors&gt;&lt;titles&gt;&lt;title&gt;caper: Comparative Analyses of Phylogenetics and Evolution in R&lt;/title&gt;&lt;secondary-title&gt;URL: http://cran.r-project.org/web/packages/caper/index.html&lt;/secondary-title&gt;&lt;/titles&gt;&lt;periodical&gt;&lt;full-title&gt;URL: http://cran.r-project.org/web/packages/caper/index.html&lt;/full-title&gt;&lt;/periodical&gt;&lt;dates&gt;&lt;year&gt;2011&lt;/year&gt;&lt;/dates&gt;&lt;urls&gt;&lt;/urls&gt;&lt;/record&gt;&lt;/Cite&gt;&lt;/EndNote&gt;</w:instrText>
      </w:r>
      <w:r w:rsidR="004A1E14">
        <w:rPr>
          <w:rFonts w:cs="Calibri"/>
          <w:szCs w:val="24"/>
        </w:rPr>
        <w:fldChar w:fldCharType="separate"/>
      </w:r>
      <w:r w:rsidR="00D336E6">
        <w:rPr>
          <w:rFonts w:cs="Calibri"/>
          <w:noProof/>
          <w:szCs w:val="24"/>
        </w:rPr>
        <w:t>(46)</w:t>
      </w:r>
      <w:r w:rsidR="004A1E14">
        <w:rPr>
          <w:rFonts w:cs="Calibri"/>
          <w:szCs w:val="24"/>
        </w:rPr>
        <w:fldChar w:fldCharType="end"/>
      </w:r>
      <w:r w:rsidRPr="00683852">
        <w:rPr>
          <w:rFonts w:cs="Calibri"/>
          <w:szCs w:val="24"/>
        </w:rPr>
        <w:t xml:space="preserve"> in </w:t>
      </w:r>
      <w:r w:rsidRPr="00683852">
        <w:rPr>
          <w:rStyle w:val="SubtleEmphasis"/>
          <w:szCs w:val="24"/>
        </w:rPr>
        <w:t>R</w:t>
      </w:r>
      <w:r w:rsidRPr="00683852">
        <w:rPr>
          <w:szCs w:val="24"/>
        </w:rPr>
        <w:t xml:space="preserve"> </w:t>
      </w:r>
      <w:r w:rsidR="004A1E14">
        <w:rPr>
          <w:szCs w:val="24"/>
        </w:rPr>
        <w:fldChar w:fldCharType="begin"/>
      </w:r>
      <w:r w:rsidR="00D336E6">
        <w:rPr>
          <w:szCs w:val="24"/>
        </w:rPr>
        <w:instrText xml:space="preserve"> ADDIN EN.CITE &lt;EndNote&gt;&lt;Cite&gt;&lt;Author&gt;R Development Core Team&lt;/Author&gt;&lt;Year&gt;2008&lt;/Year&gt;&lt;RecNum&gt;1404&lt;/RecNum&gt;&lt;DisplayText&gt;(47)&lt;/DisplayText&gt;&lt;record&gt;&lt;rec-number&gt;1404&lt;/rec-number&gt;&lt;foreign-keys&gt;&lt;key app="EN" db-id="pss0szexm5dpryew02rv525v5eae9sazesrr" timestamp="1330077654"&gt;1404&lt;/key&gt;&lt;key app="ENWeb" db-id="SgGInwrtqgYAAGEOoNk"&gt;446&lt;/key&gt;&lt;/foreign-keys&gt;&lt;ref-type name="Computer Program"&gt;9&lt;/ref-type&gt;&lt;contributors&gt;&lt;authors&gt;&lt;author&gt;R Development Core Team,&lt;/author&gt;&lt;/authors&gt;&lt;/contributors&gt;&lt;titles&gt;&lt;title&gt;R: A language and environment for statistical computing&lt;/title&gt;&lt;/titles&gt;&lt;dates&gt;&lt;year&gt;200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4A1E14">
        <w:rPr>
          <w:szCs w:val="24"/>
        </w:rPr>
        <w:fldChar w:fldCharType="separate"/>
      </w:r>
      <w:r w:rsidR="00D336E6">
        <w:rPr>
          <w:noProof/>
          <w:szCs w:val="24"/>
        </w:rPr>
        <w:t>(47)</w:t>
      </w:r>
      <w:r w:rsidR="004A1E14">
        <w:rPr>
          <w:szCs w:val="24"/>
        </w:rPr>
        <w:fldChar w:fldCharType="end"/>
      </w:r>
      <w:r w:rsidRPr="00683852">
        <w:rPr>
          <w:rFonts w:cs="Calibri"/>
          <w:szCs w:val="24"/>
        </w:rPr>
        <w:t xml:space="preserve">. A D value significantly different from random indicates that related populations are more similar in a particular trait than would be expected by chance </w:t>
      </w:r>
      <w:r w:rsidR="004A1E14">
        <w:rPr>
          <w:rFonts w:cs="Calibri"/>
          <w:szCs w:val="24"/>
        </w:rPr>
        <w:fldChar w:fldCharType="begin"/>
      </w:r>
      <w:r w:rsidR="00E4377C">
        <w:rPr>
          <w:rFonts w:cs="Calibri"/>
          <w:szCs w:val="24"/>
        </w:rPr>
        <w:instrText xml:space="preserve"> ADDIN EN.CITE &lt;EndNote&gt;&lt;Cite&gt;&lt;Author&gt;Fritz&lt;/Author&gt;&lt;Year&gt;2010&lt;/Year&gt;&lt;RecNum&gt;2011&lt;/RecNum&gt;&lt;DisplayText&gt;(31)&lt;/DisplayText&gt;&lt;record&gt;&lt;rec-number&gt;2011&lt;/rec-number&gt;&lt;foreign-keys&gt;&lt;key app="EN" db-id="pss0szexm5dpryew02rv525v5eae9sazesrr" timestamp="1350992257"&gt;2011&lt;/key&gt;&lt;key app="ENWeb" db-id="SgGInwrtqgYAAGEOoNk"&gt;997&lt;/key&gt;&lt;/foreign-keys&gt;&lt;ref-type name="Journal Article"&gt;17&lt;/ref-type&gt;&lt;contributors&gt;&lt;authors&gt;&lt;author&gt;Fritz, Susanne A.&lt;/author&gt;&lt;author&gt;Purvis, Andy&lt;/author&gt;&lt;/authors&gt;&lt;/contributors&gt;&lt;titles&gt;&lt;title&gt;Selectivity in Mammalian Extinction Risk and Threat Types: a New Measure of Phylogenetic Signal Strength in Binary Traits&lt;/title&gt;&lt;secondary-title&gt;Conservation Biology&lt;/secondary-title&gt;&lt;/titles&gt;&lt;periodical&gt;&lt;full-title&gt;Conservation Biology&lt;/full-title&gt;&lt;/periodical&gt;&lt;pages&gt;1042-1051&lt;/pages&gt;&lt;volume&gt;24&lt;/volume&gt;&lt;number&gt;4&lt;/number&gt;&lt;keywords&gt;&lt;keyword&gt;extinction risk&lt;/keyword&gt;&lt;keyword&gt;habitat loss&lt;/keyword&gt;&lt;keyword&gt;harvesting&lt;/keyword&gt;&lt;keyword&gt;phylogenetic selectivity&lt;/keyword&gt;&lt;keyword&gt;phylogenetic signal&lt;/keyword&gt;&lt;keyword&gt;cosecha&lt;/keyword&gt;&lt;keyword&gt;pérdida de hábitat&lt;/keyword&gt;&lt;keyword&gt;riesgo de extinción&lt;/keyword&gt;&lt;keyword&gt;selectividad filogenética&lt;/keyword&gt;&lt;keyword&gt;señal filogenética&lt;/keyword&gt;&lt;/keywords&gt;&lt;dates&gt;&lt;year&gt;2010&lt;/year&gt;&lt;/dates&gt;&lt;publisher&gt;Blackwell Publishing Inc&lt;/publisher&gt;&lt;isbn&gt;1523-1739&lt;/isbn&gt;&lt;urls&gt;&lt;related-urls&gt;&lt;url&gt;http://dx.doi.org/10.1111/j.1523-1739.2010.01455.x&lt;/url&gt;&lt;/related-urls&gt;&lt;/urls&gt;&lt;electronic-resource-num&gt;10.1111/j.1523-1739.2010.01455.x&lt;/electronic-resource-num&gt;&lt;/record&gt;&lt;/Cite&gt;&lt;/EndNote&gt;</w:instrText>
      </w:r>
      <w:r w:rsidR="004A1E14">
        <w:rPr>
          <w:rFonts w:cs="Calibri"/>
          <w:szCs w:val="24"/>
        </w:rPr>
        <w:fldChar w:fldCharType="separate"/>
      </w:r>
      <w:r w:rsidR="00E4377C">
        <w:rPr>
          <w:rFonts w:cs="Calibri"/>
          <w:noProof/>
          <w:szCs w:val="24"/>
        </w:rPr>
        <w:t>(31)</w:t>
      </w:r>
      <w:r w:rsidR="004A1E14">
        <w:rPr>
          <w:rFonts w:cs="Calibri"/>
          <w:szCs w:val="24"/>
        </w:rPr>
        <w:fldChar w:fldCharType="end"/>
      </w:r>
      <w:r w:rsidRPr="00683852">
        <w:rPr>
          <w:rFonts w:cs="Calibri"/>
          <w:szCs w:val="24"/>
        </w:rPr>
        <w:t xml:space="preserve">. </w:t>
      </w:r>
    </w:p>
    <w:p w14:paraId="3AADDCE4" w14:textId="039D2D6C" w:rsidR="00BA2824" w:rsidRPr="00683852" w:rsidRDefault="00BA2824" w:rsidP="00BA2824">
      <w:pPr>
        <w:pStyle w:val="Body1"/>
      </w:pPr>
      <w:r w:rsidRPr="00683852">
        <w:t xml:space="preserve">A likelihood framework together with Bayesian inference was used to model the evolution of traits along the branches of the tree. Analyses were carried out in </w:t>
      </w:r>
      <w:r w:rsidRPr="00683852">
        <w:rPr>
          <w:rStyle w:val="SubtleEmphasis"/>
        </w:rPr>
        <w:t>BayesTraits</w:t>
      </w:r>
      <w:r w:rsidRPr="00683852">
        <w:t xml:space="preserve"> (available from</w:t>
      </w:r>
      <w:r w:rsidRPr="00683852">
        <w:rPr>
          <w:rStyle w:val="SubtleEmphasis"/>
        </w:rPr>
        <w:t xml:space="preserve"> </w:t>
      </w:r>
      <w:hyperlink r:id="rId8" w:history="1">
        <w:r w:rsidRPr="00683852">
          <w:rPr>
            <w:rStyle w:val="Hyperlink"/>
          </w:rPr>
          <w:t>www.evolution.rdg.ac.uk</w:t>
        </w:r>
      </w:hyperlink>
      <w:r w:rsidRPr="00683852">
        <w:t xml:space="preserve">) </w:t>
      </w:r>
      <w:r w:rsidR="004A1E14">
        <w:fldChar w:fldCharType="begin"/>
      </w:r>
      <w:r w:rsidR="00E4377C">
        <w:instrText xml:space="preserve"> ADDIN EN.CITE &lt;EndNote&gt;&lt;Cite&gt;&lt;Author&gt;Pagel&lt;/Author&gt;&lt;Year&gt;2004&lt;/Year&gt;&lt;RecNum&gt;1365&lt;/RecNum&gt;&lt;DisplayText&gt;(27, 32)&lt;/DisplayText&gt;&lt;record&gt;&lt;rec-number&gt;1365&lt;/rec-number&gt;&lt;foreign-keys&gt;&lt;key app="EN" db-id="pss0szexm5dpryew02rv525v5eae9sazesrr" timestamp="1330077623"&gt;1365&lt;/key&gt;&lt;key app="ENWeb" db-id="SgGInwrtqgYAAGEOoNk"&gt;402&lt;/key&gt;&lt;/foreign-keys&gt;&lt;ref-type name="Journal Article"&gt;17&lt;/ref-type&gt;&lt;contributors&gt;&lt;authors&gt;&lt;author&gt;Pagel, Mark D.&lt;/author&gt;&lt;author&gt;Meade, Andrew&lt;/author&gt;&lt;author&gt;Barker, Daniel&lt;/author&gt;&lt;/authors&gt;&lt;/contributors&gt;&lt;titles&gt;&lt;title&gt;Bayesian estimation of ancestral character states on phylogenies&lt;/title&gt;&lt;secondary-title&gt;Systematic Biology&lt;/secondary-title&gt;&lt;/titles&gt;&lt;periodical&gt;&lt;full-title&gt;Systematic Biology&lt;/full-title&gt;&lt;/periodical&gt;&lt;pages&gt;673-684&lt;/pages&gt;&lt;volume&gt;53&lt;/volume&gt;&lt;number&gt;5&lt;/number&gt;&lt;dates&gt;&lt;year&gt;2004&lt;/year&gt;&lt;pub-dates&gt;&lt;date&gt;October 1, 2004&lt;/date&gt;&lt;/pub-dates&gt;&lt;/dates&gt;&lt;urls&gt;&lt;related-urls&gt;&lt;url&gt;http://sysbio.oxfordjournals.org/cgi/content/abstract/53/5/673&lt;/url&gt;&lt;/related-urls&gt;&lt;/urls&gt;&lt;/record&gt;&lt;/Cite&gt;&lt;Cite&gt;&lt;Author&gt;Pagel&lt;/Author&gt;&lt;Year&gt;2006&lt;/Year&gt;&lt;RecNum&gt;1293&lt;/RecNum&gt;&lt;record&gt;&lt;rec-number&gt;1293&lt;/rec-number&gt;&lt;foreign-keys&gt;&lt;key app="EN" db-id="pss0szexm5dpryew02rv525v5eae9sazesrr" timestamp="1330077596"&gt;1293&lt;/key&gt;&lt;key app="ENWeb" db-id="SgGInwrtqgYAAGEOoNk"&gt;379&lt;/key&gt;&lt;/foreign-keys&gt;&lt;ref-type name="Journal Article"&gt;17&lt;/ref-type&gt;&lt;contributors&gt;&lt;authors&gt;&lt;author&gt;Pagel, Mark D.&lt;/author&gt;&lt;author&gt;Meade, Andrew&lt;/author&gt;&lt;/authors&gt;&lt;/contributors&gt;&lt;titles&gt;&lt;title&gt;Bayesian analysis of correlated evolution of discrete characters by reversible-jump Markov chain Monte Carlo&lt;/title&gt;&lt;secondary-title&gt;American Naturalist&lt;/secondary-title&gt;&lt;/titles&gt;&lt;periodical&gt;&lt;full-title&gt;American Naturalist&lt;/full-title&gt;&lt;/periodical&gt;&lt;pages&gt;808-825&lt;/pages&gt;&lt;volume&gt;167&lt;/volume&gt;&lt;number&gt;6&lt;/number&gt;&lt;dates&gt;&lt;year&gt;2006&lt;/year&gt;&lt;/dates&gt;&lt;urls&gt;&lt;related-urls&gt;&lt;url&gt;http://www.journals.uchicago.edu/doi/abs/10.1086/503444&lt;/url&gt;&lt;/related-urls&gt;&lt;/urls&gt;&lt;/record&gt;&lt;/Cite&gt;&lt;/EndNote&gt;</w:instrText>
      </w:r>
      <w:r w:rsidR="004A1E14">
        <w:fldChar w:fldCharType="separate"/>
      </w:r>
      <w:r w:rsidR="00E4377C">
        <w:rPr>
          <w:noProof/>
        </w:rPr>
        <w:t>(27, 32)</w:t>
      </w:r>
      <w:r w:rsidR="004A1E14">
        <w:fldChar w:fldCharType="end"/>
      </w:r>
      <w:r w:rsidRPr="00683852">
        <w:t xml:space="preserve"> using the reversible jump (RJ) Markov chain Monte Carlo (MCMC) procedure. Maximum likelihood </w:t>
      </w:r>
      <w:r w:rsidRPr="00683852">
        <w:lastRenderedPageBreak/>
        <w:t xml:space="preserve">analyses of the data, which give point estimates of model parameters, indicated that the prior distributions (the prior belief about the model of evolution) could be best described by an exponential probability distribution because of the small number of changes per unit of branch length. The priors were seeded from exponential </w:t>
      </w:r>
      <w:proofErr w:type="spellStart"/>
      <w:r w:rsidRPr="00683852">
        <w:t>hyperpriors</w:t>
      </w:r>
      <w:proofErr w:type="spellEnd"/>
      <w:r w:rsidRPr="00683852">
        <w:t xml:space="preserve"> (a distribution from which the prior is drawn) with a mean and variance in the range of 0-10 </w:t>
      </w:r>
      <w:r w:rsidR="004A1E14">
        <w:fldChar w:fldCharType="begin"/>
      </w:r>
      <w:r w:rsidR="00E4377C">
        <w:instrText xml:space="preserve"> ADDIN EN.CITE &lt;EndNote&gt;&lt;Cite&gt;&lt;Author&gt;Pagel&lt;/Author&gt;&lt;Year&gt;2004&lt;/Year&gt;&lt;RecNum&gt;1365&lt;/RecNum&gt;&lt;DisplayText&gt;(32)&lt;/DisplayText&gt;&lt;record&gt;&lt;rec-number&gt;1365&lt;/rec-number&gt;&lt;foreign-keys&gt;&lt;key app="EN" db-id="pss0szexm5dpryew02rv525v5eae9sazesrr" timestamp="1330077623"&gt;1365&lt;/key&gt;&lt;key app="ENWeb" db-id="SgGInwrtqgYAAGEOoNk"&gt;402&lt;/key&gt;&lt;/foreign-keys&gt;&lt;ref-type name="Journal Article"&gt;17&lt;/ref-type&gt;&lt;contributors&gt;&lt;authors&gt;&lt;author&gt;Pagel, Mark D.&lt;/author&gt;&lt;author&gt;Meade, Andrew&lt;/author&gt;&lt;author&gt;Barker, Daniel&lt;/author&gt;&lt;/authors&gt;&lt;/contributors&gt;&lt;titles&gt;&lt;title&gt;Bayesian estimation of ancestral character states on phylogenies&lt;/title&gt;&lt;secondary-title&gt;Systematic Biology&lt;/secondary-title&gt;&lt;/titles&gt;&lt;periodical&gt;&lt;full-title&gt;Systematic Biology&lt;/full-title&gt;&lt;/periodical&gt;&lt;pages&gt;673-684&lt;/pages&gt;&lt;volume&gt;53&lt;/volume&gt;&lt;number&gt;5&lt;/number&gt;&lt;dates&gt;&lt;year&gt;2004&lt;/year&gt;&lt;pub-dates&gt;&lt;date&gt;October 1, 2004&lt;/date&gt;&lt;/pub-dates&gt;&lt;/dates&gt;&lt;urls&gt;&lt;related-urls&gt;&lt;url&gt;http://sysbio.oxfordjournals.org/cgi/content/abstract/53/5/673&lt;/url&gt;&lt;/related-urls&gt;&lt;/urls&gt;&lt;/record&gt;&lt;/Cite&gt;&lt;/EndNote&gt;</w:instrText>
      </w:r>
      <w:r w:rsidR="004A1E14">
        <w:fldChar w:fldCharType="separate"/>
      </w:r>
      <w:r w:rsidR="00E4377C">
        <w:rPr>
          <w:noProof/>
        </w:rPr>
        <w:t>(32)</w:t>
      </w:r>
      <w:r w:rsidR="004A1E14">
        <w:fldChar w:fldCharType="end"/>
      </w:r>
      <w:r w:rsidRPr="00683852">
        <w:rPr>
          <w:rFonts w:eastAsia="Times New Roman"/>
        </w:rPr>
        <w:t>.</w:t>
      </w:r>
      <w:r w:rsidRPr="00683852">
        <w:t xml:space="preserve"> Convergence was checked visually by evaluating changes in the log-likelihood in </w:t>
      </w:r>
      <w:r w:rsidRPr="00683852">
        <w:rPr>
          <w:rStyle w:val="SubtleEmphasis"/>
        </w:rPr>
        <w:t>Tracer</w:t>
      </w:r>
      <w:r w:rsidRPr="00683852">
        <w:t xml:space="preserve"> </w:t>
      </w:r>
      <w:r w:rsidR="004A1E14">
        <w:fldChar w:fldCharType="begin"/>
      </w:r>
      <w:r w:rsidR="00D336E6">
        <w:instrText xml:space="preserve"> ADDIN EN.CITE &lt;EndNote&gt;&lt;Cite&gt;&lt;Author&gt;Rambaut&lt;/Author&gt;&lt;Year&gt;2013&lt;/Year&gt;&lt;RecNum&gt;1369&lt;/RecNum&gt;&lt;DisplayText&gt;(48)&lt;/DisplayText&gt;&lt;record&gt;&lt;rec-number&gt;1369&lt;/rec-number&gt;&lt;foreign-keys&gt;&lt;key app="EN" db-id="pss0szexm5dpryew02rv525v5eae9sazesrr" timestamp="1330077624"&gt;1369&lt;/key&gt;&lt;key app="ENWeb" db-id="SgGInwrtqgYAAGEOoNk"&gt;674&lt;/key&gt;&lt;/foreign-keys&gt;&lt;ref-type name="Computer Program"&gt;9&lt;/ref-type&gt;&lt;contributors&gt;&lt;authors&gt;&lt;author&gt;Rambaut, A&lt;/author&gt;&lt;author&gt;Suchard, MA&lt;/author&gt;&lt;author&gt;Xie, D&lt;/author&gt;&lt;author&gt;Drummond, AJ&lt;/author&gt;&lt;/authors&gt;&lt;/contributors&gt;&lt;titles&gt;&lt;title&gt;Tracer v1.5&lt;/title&gt;&lt;/titles&gt;&lt;dates&gt;&lt;year&gt;2013&lt;/year&gt;&lt;/dates&gt;&lt;publisher&gt;http://beast.bio.ed.ac.uk/Tracer&lt;/publisher&gt;&lt;urls&gt;&lt;related-urls&gt;&lt;url&gt;http://beast.bio.ed.ac.uk/Tracer&lt;/url&gt;&lt;/related-urls&gt;&lt;/urls&gt;&lt;/record&gt;&lt;/Cite&gt;&lt;/EndNote&gt;</w:instrText>
      </w:r>
      <w:r w:rsidR="004A1E14">
        <w:fldChar w:fldCharType="separate"/>
      </w:r>
      <w:r w:rsidR="00D336E6">
        <w:rPr>
          <w:noProof/>
        </w:rPr>
        <w:t>(48)</w:t>
      </w:r>
      <w:r w:rsidR="004A1E14">
        <w:fldChar w:fldCharType="end"/>
      </w:r>
      <w:r w:rsidRPr="00683852">
        <w:t xml:space="preserve">. Each MCMC chain was run 5 times for 5 million iterations sampled every 100, with the first 50,000 iterations discarded as the burn-in period, to ensure that convergence had been reached. The posterior probabilities for the transition models, rate parameters, log-likelihoods and states at ancestral nodes from the run with the median likelihood taken from the post-convergence portion of each run are reported. </w:t>
      </w:r>
    </w:p>
    <w:p w14:paraId="3AFFF2B1" w14:textId="389E2A78" w:rsidR="004509D1" w:rsidRPr="00683852" w:rsidRDefault="00BA2824" w:rsidP="00BA2824">
      <w:pPr>
        <w:pStyle w:val="Body1"/>
      </w:pPr>
      <w:r w:rsidRPr="00683852">
        <w:t xml:space="preserve">In order to find the posterior probability distributions of states at ancestral nodes across the phylogenies an RJ MCMC analysis was run with the additional use of the </w:t>
      </w:r>
      <w:proofErr w:type="spellStart"/>
      <w:r w:rsidRPr="00683852">
        <w:rPr>
          <w:rStyle w:val="SubtleEmphasis"/>
        </w:rPr>
        <w:t>addNode</w:t>
      </w:r>
      <w:proofErr w:type="spellEnd"/>
      <w:r w:rsidRPr="00683852">
        <w:t xml:space="preserve"> command in </w:t>
      </w:r>
      <w:proofErr w:type="spellStart"/>
      <w:r w:rsidRPr="00683852">
        <w:rPr>
          <w:rStyle w:val="SubtleEmphasis"/>
        </w:rPr>
        <w:t>BayesTraits</w:t>
      </w:r>
      <w:proofErr w:type="spellEnd"/>
      <w:r w:rsidRPr="00683852">
        <w:t xml:space="preserve">, which reports the posterior probability of trait states at each internal node on the phylogenetic tree </w:t>
      </w:r>
      <w:r w:rsidR="004A1E14">
        <w:fldChar w:fldCharType="begin"/>
      </w:r>
      <w:r w:rsidR="00E4377C">
        <w:instrText xml:space="preserve"> ADDIN EN.CITE &lt;EndNote&gt;&lt;Cite&gt;&lt;Author&gt;Pagel&lt;/Author&gt;&lt;Year&gt;2004&lt;/Year&gt;&lt;RecNum&gt;1365&lt;/RecNum&gt;&lt;DisplayText&gt;(32)&lt;/DisplayText&gt;&lt;record&gt;&lt;rec-number&gt;1365&lt;/rec-number&gt;&lt;foreign-keys&gt;&lt;key app="EN" db-id="pss0szexm5dpryew02rv525v5eae9sazesrr" timestamp="1330077623"&gt;1365&lt;/key&gt;&lt;key app="ENWeb" db-id="SgGInwrtqgYAAGEOoNk"&gt;402&lt;/key&gt;&lt;/foreign-keys&gt;&lt;ref-type name="Journal Article"&gt;17&lt;/ref-type&gt;&lt;contributors&gt;&lt;authors&gt;&lt;author&gt;Pagel, Mark D.&lt;/author&gt;&lt;author&gt;Meade, Andrew&lt;/author&gt;&lt;author&gt;Barker, Daniel&lt;/author&gt;&lt;/authors&gt;&lt;/contributors&gt;&lt;titles&gt;&lt;title&gt;Bayesian estimation of ancestral character states on phylogenies&lt;/title&gt;&lt;secondary-title&gt;Systematic Biology&lt;/secondary-title&gt;&lt;/titles&gt;&lt;periodical&gt;&lt;full-title&gt;Systematic Biology&lt;/full-title&gt;&lt;/periodical&gt;&lt;pages&gt;673-684&lt;/pages&gt;&lt;volume&gt;53&lt;/volume&gt;&lt;number&gt;5&lt;/number&gt;&lt;dates&gt;&lt;year&gt;2004&lt;/year&gt;&lt;pub-dates&gt;&lt;date&gt;October 1, 2004&lt;/date&gt;&lt;/pub-dates&gt;&lt;/dates&gt;&lt;urls&gt;&lt;related-urls&gt;&lt;url&gt;http://sysbio.oxfordjournals.org/cgi/content/abstract/53/5/673&lt;/url&gt;&lt;/related-urls&gt;&lt;/urls&gt;&lt;/record&gt;&lt;/Cite&gt;&lt;/EndNote&gt;</w:instrText>
      </w:r>
      <w:r w:rsidR="004A1E14">
        <w:fldChar w:fldCharType="separate"/>
      </w:r>
      <w:r w:rsidR="00E4377C">
        <w:rPr>
          <w:noProof/>
        </w:rPr>
        <w:t>(32)</w:t>
      </w:r>
      <w:r w:rsidR="004A1E14">
        <w:fldChar w:fldCharType="end"/>
      </w:r>
      <w:r w:rsidRPr="00683852">
        <w:t xml:space="preserve">. The ancestral state reported for each node of the tree is the combined posterior probability of each state at that node with the posterior probability that the node itself exists in the tree, and is plotted on the consensus tree. </w:t>
      </w:r>
    </w:p>
    <w:p w14:paraId="080E3E4E" w14:textId="30165925" w:rsidR="00BA2824" w:rsidRPr="00683852" w:rsidRDefault="00BA2824" w:rsidP="00BA2824">
      <w:pPr>
        <w:pStyle w:val="Body1"/>
      </w:pPr>
      <w:r w:rsidRPr="00683852">
        <w:t xml:space="preserve">The RJ MCMC method used simultaneously travels through the full posterior sample of trees as well as the universe of all possible models of evolution visiting those models in proportion to their posterior probability. This method provides a posterior probability sample of models of evolution as well as the rate parameters of the </w:t>
      </w:r>
      <w:r w:rsidRPr="00683852">
        <w:lastRenderedPageBreak/>
        <w:t xml:space="preserve">models themselves </w:t>
      </w:r>
      <w:r w:rsidR="004A1E14">
        <w:fldChar w:fldCharType="begin">
          <w:fldData xml:space="preserve">PEVuZE5vdGU+PENpdGU+PEF1dGhvcj5QYWdlbDwvQXV0aG9yPjxZZWFyPjIwMDY8L1llYXI+PFJl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</w:fldData>
        </w:fldChar>
      </w:r>
      <w:r w:rsidR="00D336E6">
        <w:instrText xml:space="preserve"> ADDIN EN.CITE </w:instrText>
      </w:r>
      <w:r w:rsidR="00D336E6">
        <w:fldChar w:fldCharType="begin">
          <w:fldData xml:space="preserve">PEVuZE5vdGU+PENpdGU+PEF1dGhvcj5QYWdlbDwvQXV0aG9yPjxZZWFyPjIwMDY8L1llYXI+PFJl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</w:fldData>
        </w:fldChar>
      </w:r>
      <w:r w:rsidR="00D336E6">
        <w:instrText xml:space="preserve"> ADDIN EN.CITE.DATA </w:instrText>
      </w:r>
      <w:r w:rsidR="00D336E6">
        <w:fldChar w:fldCharType="end"/>
      </w:r>
      <w:r w:rsidR="004A1E14">
        <w:fldChar w:fldCharType="separate"/>
      </w:r>
      <w:r w:rsidR="00D336E6">
        <w:rPr>
          <w:noProof/>
        </w:rPr>
        <w:t>(27, 49)</w:t>
      </w:r>
      <w:r w:rsidR="004A1E14">
        <w:fldChar w:fldCharType="end"/>
      </w:r>
      <w:r w:rsidRPr="00683852">
        <w:t>. It does this by visiting the models in proportion to their likelihood and assesses which transition rates, between states, are set to zero (Z) and which are equal to other rate parameters (0, 1, 2 ..).</w:t>
      </w:r>
    </w:p>
    <w:p w14:paraId="2578ED2F" w14:textId="3322BA83" w:rsidR="00BA2824" w:rsidRPr="00683852" w:rsidRDefault="00BA2824" w:rsidP="00BA2824">
      <w:pPr>
        <w:pStyle w:val="Body1"/>
        <w:rPr>
          <w:rFonts w:cs="Calibri"/>
          <w:szCs w:val="22"/>
        </w:rPr>
      </w:pPr>
      <w:r w:rsidRPr="00683852">
        <w:rPr>
          <w:rStyle w:val="SubtleEmphasis"/>
        </w:rPr>
        <w:t>Discrete</w:t>
      </w:r>
      <w:r w:rsidRPr="00683852">
        <w:t xml:space="preserve">, a procedure in </w:t>
      </w:r>
      <w:r w:rsidRPr="00683852">
        <w:rPr>
          <w:rStyle w:val="SubtleEmphasis"/>
        </w:rPr>
        <w:t xml:space="preserve">BayesTraits </w:t>
      </w:r>
      <w:r w:rsidR="004A1E14">
        <w:fldChar w:fldCharType="begin"/>
      </w:r>
      <w:r w:rsidR="00E4377C">
        <w:instrText xml:space="preserve"> ADDIN EN.CITE &lt;EndNote&gt;&lt;Cite&gt;&lt;Author&gt;Pagel&lt;/Author&gt;&lt;Year&gt;2004&lt;/Year&gt;&lt;RecNum&gt;1365&lt;/RecNum&gt;&lt;DisplayText&gt;(27, 32)&lt;/DisplayText&gt;&lt;record&gt;&lt;rec-number&gt;1365&lt;/rec-number&gt;&lt;foreign-keys&gt;&lt;key app="EN" db-id="pss0szexm5dpryew02rv525v5eae9sazesrr" timestamp="1330077623"&gt;1365&lt;/key&gt;&lt;key app="ENWeb" db-id="SgGInwrtqgYAAGEOoNk"&gt;402&lt;/key&gt;&lt;/foreign-keys&gt;&lt;ref-type name="Journal Article"&gt;17&lt;/ref-type&gt;&lt;contributors&gt;&lt;authors&gt;&lt;author&gt;Pagel, Mark D.&lt;/author&gt;&lt;author&gt;Meade, Andrew&lt;/author&gt;&lt;author&gt;Barker, Daniel&lt;/author&gt;&lt;/authors&gt;&lt;/contributors&gt;&lt;titles&gt;&lt;title&gt;Bayesian estimation of ancestral character states on phylogenies&lt;/title&gt;&lt;secondary-title&gt;Systematic Biology&lt;/secondary-title&gt;&lt;/titles&gt;&lt;periodical&gt;&lt;full-title&gt;Systematic Biology&lt;/full-title&gt;&lt;/periodical&gt;&lt;pages&gt;673-684&lt;/pages&gt;&lt;volume&gt;53&lt;/volume&gt;&lt;number&gt;5&lt;/number&gt;&lt;dates&gt;&lt;year&gt;2004&lt;/year&gt;&lt;pub-dates&gt;&lt;date&gt;October 1, 2004&lt;/date&gt;&lt;/pub-dates&gt;&lt;/dates&gt;&lt;urls&gt;&lt;related-urls&gt;&lt;url&gt;http://sysbio.oxfordjournals.org/cgi/content/abstract/53/5/673&lt;/url&gt;&lt;/related-urls&gt;&lt;/urls&gt;&lt;/record&gt;&lt;/Cite&gt;&lt;Cite&gt;&lt;Author&gt;Pagel&lt;/Author&gt;&lt;Year&gt;2006&lt;/Year&gt;&lt;RecNum&gt;1293&lt;/RecNum&gt;&lt;record&gt;&lt;rec-number&gt;1293&lt;/rec-number&gt;&lt;foreign-keys&gt;&lt;key app="EN" db-id="pss0szexm5dpryew02rv525v5eae9sazesrr" timestamp="1330077596"&gt;1293&lt;/key&gt;&lt;key app="ENWeb" db-id="SgGInwrtqgYAAGEOoNk"&gt;379&lt;/key&gt;&lt;/foreign-keys&gt;&lt;ref-type name="Journal Article"&gt;17&lt;/ref-type&gt;&lt;contributors&gt;&lt;authors&gt;&lt;author&gt;Pagel, Mark D.&lt;/author&gt;&lt;author&gt;Meade, Andrew&lt;/author&gt;&lt;/authors&gt;&lt;/contributors&gt;&lt;titles&gt;&lt;title&gt;Bayesian analysis of correlated evolution of discrete characters by reversible-jump Markov chain Monte Carlo&lt;/title&gt;&lt;secondary-title&gt;American Naturalist&lt;/secondary-title&gt;&lt;/titles&gt;&lt;periodical&gt;&lt;full-title&gt;American Naturalist&lt;/full-title&gt;&lt;/periodical&gt;&lt;pages&gt;808-825&lt;/pages&gt;&lt;volume&gt;167&lt;/volume&gt;&lt;number&gt;6&lt;/number&gt;&lt;dates&gt;&lt;year&gt;2006&lt;/year&gt;&lt;/dates&gt;&lt;urls&gt;&lt;related-urls&gt;&lt;url&gt;http://www.journals.uchicago.edu/doi/abs/10.1086/503444&lt;/url&gt;&lt;/related-urls&gt;&lt;/urls&gt;&lt;/record&gt;&lt;/Cite&gt;&lt;/EndNote&gt;</w:instrText>
      </w:r>
      <w:r w:rsidR="004A1E14">
        <w:fldChar w:fldCharType="separate"/>
      </w:r>
      <w:r w:rsidR="00E4377C">
        <w:rPr>
          <w:noProof/>
        </w:rPr>
        <w:t>(27, 32)</w:t>
      </w:r>
      <w:r w:rsidR="004A1E14">
        <w:fldChar w:fldCharType="end"/>
      </w:r>
      <w:r w:rsidRPr="00683852">
        <w:t>, was used to test hypotheses about correlated evolution between two binary traits. In this procedure, two models are fitted: an independent model in which the two traits evolve o</w:t>
      </w:r>
      <w:r w:rsidR="00353C7E" w:rsidRPr="00683852">
        <w:t>ver the phylogeny, independent</w:t>
      </w:r>
      <w:r w:rsidRPr="00683852">
        <w:t xml:space="preserve"> of the state of the other trait, and a dependent model in which the state of one trait affects the probability of change in the other trait.</w:t>
      </w:r>
      <w:r w:rsidRPr="00683852">
        <w:rPr>
          <w:rFonts w:cs="Calibri"/>
          <w:szCs w:val="22"/>
        </w:rPr>
        <w:t xml:space="preserve"> </w:t>
      </w:r>
      <w:r w:rsidRPr="00683852">
        <w:t xml:space="preserve">A Bayes Factor (BF) </w:t>
      </w:r>
      <w:r w:rsidR="004A1E14">
        <w:fldChar w:fldCharType="begin"/>
      </w:r>
      <w:r w:rsidR="00D336E6">
        <w:instrText xml:space="preserve"> ADDIN EN.CITE &lt;EndNote&gt;&lt;Cite&gt;&lt;Author&gt;Kass&lt;/Author&gt;&lt;Year&gt;1995&lt;/Year&gt;&lt;RecNum&gt;1346&lt;/RecNum&gt;&lt;DisplayText&gt;(50)&lt;/DisplayText&gt;&lt;record&gt;&lt;rec-number&gt;1346&lt;/rec-number&gt;&lt;foreign-keys&gt;&lt;key app="EN" db-id="pss0szexm5dpryew02rv525v5eae9sazesrr" timestamp="1330077623"&gt;1346&lt;/key&gt;&lt;key app="ENWeb" db-id="SgGInwrtqgYAAGEOoNk"&gt;469&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dates&gt;&lt;publisher&gt;American Statistical Association&lt;/publisher&gt;&lt;isbn&gt;01621459&lt;/isbn&gt;&lt;urls&gt;&lt;related-urls&gt;&lt;url&gt;http://www.jstor.org/stable/2291091&lt;/url&gt;&lt;/related-urls&gt;&lt;/urls&gt;&lt;/record&gt;&lt;/Cite&gt;&lt;/EndNote&gt;</w:instrText>
      </w:r>
      <w:r w:rsidR="004A1E14">
        <w:fldChar w:fldCharType="separate"/>
      </w:r>
      <w:r w:rsidR="00D336E6">
        <w:rPr>
          <w:noProof/>
        </w:rPr>
        <w:t>(50)</w:t>
      </w:r>
      <w:r w:rsidR="004A1E14">
        <w:fldChar w:fldCharType="end"/>
      </w:r>
      <w:r w:rsidRPr="00683852">
        <w:t xml:space="preserve"> comparison is made between the independent and the dependent models such that independent evolution can be rejected if there is support for the dependent model; support for the dependent model indicates correlated evolution between the traits. For comparisons between models the Log</w:t>
      </w:r>
      <w:r w:rsidRPr="00683852">
        <w:rPr>
          <w:vertAlign w:val="subscript"/>
        </w:rPr>
        <w:t>10</w:t>
      </w:r>
      <w:r w:rsidRPr="00683852">
        <w:t xml:space="preserve"> BF was calculated, in </w:t>
      </w:r>
      <w:r w:rsidRPr="00683852">
        <w:rPr>
          <w:rStyle w:val="SubtleEmphasis"/>
        </w:rPr>
        <w:t>Tracer</w:t>
      </w:r>
      <w:r w:rsidRPr="00683852">
        <w:t xml:space="preserve"> </w:t>
      </w:r>
      <w:r w:rsidR="004A1E14">
        <w:fldChar w:fldCharType="begin"/>
      </w:r>
      <w:r w:rsidR="00D336E6">
        <w:instrText xml:space="preserve"> ADDIN EN.CITE &lt;EndNote&gt;&lt;Cite&gt;&lt;Author&gt;Rambaut&lt;/Author&gt;&lt;Year&gt;2013&lt;/Year&gt;&lt;RecNum&gt;1369&lt;/RecNum&gt;&lt;DisplayText&gt;(48)&lt;/DisplayText&gt;&lt;record&gt;&lt;rec-number&gt;1369&lt;/rec-number&gt;&lt;foreign-keys&gt;&lt;key app="EN" db-id="pss0szexm5dpryew02rv525v5eae9sazesrr" timestamp="1330077624"&gt;1369&lt;/key&gt;&lt;key app="ENWeb" db-id="SgGInwrtqgYAAGEOoNk"&gt;674&lt;/key&gt;&lt;/foreign-keys&gt;&lt;ref-type name="Computer Program"&gt;9&lt;/ref-type&gt;&lt;contributors&gt;&lt;authors&gt;&lt;author&gt;Rambaut, A&lt;/author&gt;&lt;author&gt;Suchard, MA&lt;/author&gt;&lt;author&gt;Xie, D&lt;/author&gt;&lt;author&gt;Drummond, AJ&lt;/author&gt;&lt;/authors&gt;&lt;/contributors&gt;&lt;titles&gt;&lt;title&gt;Tracer v1.5&lt;/title&gt;&lt;/titles&gt;&lt;dates&gt;&lt;year&gt;2013&lt;/year&gt;&lt;/dates&gt;&lt;publisher&gt;http://beast.bio.ed.ac.uk/Tracer&lt;/publisher&gt;&lt;urls&gt;&lt;related-urls&gt;&lt;url&gt;http://beast.bio.ed.ac.uk/Tracer&lt;/url&gt;&lt;/related-urls&gt;&lt;/urls&gt;&lt;/record&gt;&lt;/Cite&gt;&lt;/EndNote&gt;</w:instrText>
      </w:r>
      <w:r w:rsidR="004A1E14">
        <w:fldChar w:fldCharType="separate"/>
      </w:r>
      <w:r w:rsidR="00D336E6">
        <w:rPr>
          <w:noProof/>
        </w:rPr>
        <w:t>(48)</w:t>
      </w:r>
      <w:r w:rsidR="004A1E14">
        <w:fldChar w:fldCharType="end"/>
      </w:r>
      <w:r w:rsidRPr="00683852">
        <w:t xml:space="preserve">, as twice the difference in the marginal likelihood </w:t>
      </w:r>
      <w:r w:rsidR="004A1E14">
        <w:fldChar w:fldCharType="begin"/>
      </w:r>
      <w:r w:rsidR="00E4377C">
        <w:instrText xml:space="preserve"> ADDIN EN.CITE &lt;EndNote&gt;&lt;Cite&gt;&lt;Author&gt;Pagel&lt;/Author&gt;&lt;Year&gt;2004&lt;/Year&gt;&lt;RecNum&gt;1365&lt;/RecNum&gt;&lt;DisplayText&gt;(32)&lt;/DisplayText&gt;&lt;record&gt;&lt;rec-number&gt;1365&lt;/rec-number&gt;&lt;foreign-keys&gt;&lt;key app="EN" db-id="pss0szexm5dpryew02rv525v5eae9sazesrr" timestamp="1330077623"&gt;1365&lt;/key&gt;&lt;key app="ENWeb" db-id="SgGInwrtqgYAAGEOoNk"&gt;402&lt;/key&gt;&lt;/foreign-keys&gt;&lt;ref-type name="Journal Article"&gt;17&lt;/ref-type&gt;&lt;contributors&gt;&lt;authors&gt;&lt;author&gt;Pagel, Mark D.&lt;/author&gt;&lt;author&gt;Meade, Andrew&lt;/author&gt;&lt;author&gt;Barker, Daniel&lt;/author&gt;&lt;/authors&gt;&lt;/contributors&gt;&lt;titles&gt;&lt;title&gt;Bayesian estimation of ancestral character states on phylogenies&lt;/title&gt;&lt;secondary-title&gt;Systematic Biology&lt;/secondary-title&gt;&lt;/titles&gt;&lt;periodical&gt;&lt;full-title&gt;Systematic Biology&lt;/full-title&gt;&lt;/periodical&gt;&lt;pages&gt;673-684&lt;/pages&gt;&lt;volume&gt;53&lt;/volume&gt;&lt;number&gt;5&lt;/number&gt;&lt;dates&gt;&lt;year&gt;2004&lt;/year&gt;&lt;pub-dates&gt;&lt;date&gt;October 1, 2004&lt;/date&gt;&lt;/pub-dates&gt;&lt;/dates&gt;&lt;urls&gt;&lt;related-urls&gt;&lt;url&gt;http://sysbio.oxfordjournals.org/cgi/content/abstract/53/5/673&lt;/url&gt;&lt;/related-urls&gt;&lt;/urls&gt;&lt;/record&gt;&lt;/Cite&gt;&lt;/EndNote&gt;</w:instrText>
      </w:r>
      <w:r w:rsidR="004A1E14">
        <w:fldChar w:fldCharType="separate"/>
      </w:r>
      <w:r w:rsidR="00E4377C">
        <w:rPr>
          <w:noProof/>
        </w:rPr>
        <w:t>(32)</w:t>
      </w:r>
      <w:r w:rsidR="004A1E14">
        <w:fldChar w:fldCharType="end"/>
      </w:r>
      <w:r w:rsidRPr="00683852">
        <w:t xml:space="preserve">. The BF shows the weight of evidence to support one model over another, from 0 - 0.5 (insubstantial), to 0.5 – 1.0 (substantial), to 1.0 – 2.0 (strong), to &gt; 2.0 (decisive) </w:t>
      </w:r>
      <w:r w:rsidR="004A1E14">
        <w:fldChar w:fldCharType="begin"/>
      </w:r>
      <w:r w:rsidR="00D336E6">
        <w:instrText xml:space="preserve"> ADDIN EN.CITE &lt;EndNote&gt;&lt;Cite&gt;&lt;Author&gt;Kass&lt;/Author&gt;&lt;Year&gt;1995&lt;/Year&gt;&lt;RecNum&gt;1346&lt;/RecNum&gt;&lt;DisplayText&gt;(50)&lt;/DisplayText&gt;&lt;record&gt;&lt;rec-number&gt;1346&lt;/rec-number&gt;&lt;foreign-keys&gt;&lt;key app="EN" db-id="pss0szexm5dpryew02rv525v5eae9sazesrr" timestamp="1330077623"&gt;1346&lt;/key&gt;&lt;key app="ENWeb" db-id="SgGInwrtqgYAAGEOoNk"&gt;469&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dates&gt;&lt;publisher&gt;American Statistical Association&lt;/publisher&gt;&lt;isbn&gt;01621459&lt;/isbn&gt;&lt;urls&gt;&lt;related-urls&gt;&lt;url&gt;http://www.jstor.org/stable/2291091&lt;/url&gt;&lt;/related-urls&gt;&lt;/urls&gt;&lt;/record&gt;&lt;/Cite&gt;&lt;/EndNote&gt;</w:instrText>
      </w:r>
      <w:r w:rsidR="004A1E14">
        <w:fldChar w:fldCharType="separate"/>
      </w:r>
      <w:r w:rsidR="00D336E6">
        <w:rPr>
          <w:noProof/>
        </w:rPr>
        <w:t>(50)</w:t>
      </w:r>
      <w:r w:rsidR="004A1E14">
        <w:fldChar w:fldCharType="end"/>
      </w:r>
      <w:r w:rsidRPr="00683852">
        <w:t>. Comparing the transitio</w:t>
      </w:r>
      <w:r w:rsidR="00B93C76">
        <w:t>n rates between states indicates</w:t>
      </w:r>
      <w:r w:rsidRPr="00683852">
        <w:t xml:space="preserve"> the relative timing of the evolution of traits.</w:t>
      </w:r>
      <w:r w:rsidRPr="00683852">
        <w:rPr>
          <w:rFonts w:cs="Calibri"/>
          <w:szCs w:val="22"/>
        </w:rPr>
        <w:t xml:space="preserve"> </w:t>
      </w:r>
      <w:r w:rsidRPr="00683852">
        <w:t>This method allows for an evaluation of directionality such that the order of evolution can be inferred; by showing which trait evolved first it is possible to test hypotheses explicitly</w:t>
      </w:r>
      <w:r w:rsidR="00636542" w:rsidRPr="00683852">
        <w:t xml:space="preserve"> (see SI)</w:t>
      </w:r>
      <w:r w:rsidRPr="00683852">
        <w:t>.</w:t>
      </w:r>
    </w:p>
    <w:p w14:paraId="2B2FFC6B" w14:textId="77777777" w:rsidR="001B6406" w:rsidRPr="00683852" w:rsidRDefault="001B6406" w:rsidP="001B6406">
      <w:pPr>
        <w:pStyle w:val="Body1"/>
        <w:rPr>
          <w:rFonts w:cs="Calibri"/>
          <w:szCs w:val="22"/>
        </w:rPr>
      </w:pPr>
    </w:p>
    <w:p w14:paraId="6AF34E44" w14:textId="77777777" w:rsidR="001B6406" w:rsidRPr="001B6406" w:rsidRDefault="001B6406" w:rsidP="001B6406">
      <w:pPr>
        <w:pStyle w:val="PlainText"/>
        <w:spacing w:line="360" w:lineRule="auto"/>
        <w:rPr>
          <w:rFonts w:asciiTheme="majorHAnsi" w:hAnsiTheme="majorHAnsi" w:cs="Arial"/>
          <w:b/>
          <w:sz w:val="24"/>
          <w:szCs w:val="24"/>
        </w:rPr>
      </w:pPr>
      <w:r w:rsidRPr="001B6406">
        <w:rPr>
          <w:rFonts w:asciiTheme="majorHAnsi" w:hAnsiTheme="majorHAnsi" w:cs="Arial"/>
          <w:b/>
          <w:sz w:val="24"/>
          <w:szCs w:val="24"/>
        </w:rPr>
        <w:t>Acknowledgements</w:t>
      </w:r>
    </w:p>
    <w:p w14:paraId="130E65CA" w14:textId="77777777" w:rsidR="001B6406" w:rsidRPr="001B6406" w:rsidRDefault="001B6406" w:rsidP="001B6406">
      <w:pPr>
        <w:pStyle w:val="PlainText"/>
        <w:spacing w:line="360" w:lineRule="auto"/>
        <w:rPr>
          <w:rFonts w:asciiTheme="majorHAnsi" w:hAnsiTheme="majorHAnsi" w:cs="Arial"/>
          <w:sz w:val="24"/>
          <w:szCs w:val="24"/>
        </w:rPr>
      </w:pPr>
      <w:r w:rsidRPr="001B6406">
        <w:rPr>
          <w:rFonts w:asciiTheme="majorHAnsi" w:hAnsiTheme="majorHAnsi" w:cs="Arial"/>
          <w:sz w:val="24"/>
          <w:szCs w:val="24"/>
        </w:rPr>
        <w:t>C. Opie</w:t>
      </w:r>
      <w:r w:rsidR="000C285E">
        <w:rPr>
          <w:rFonts w:asciiTheme="majorHAnsi" w:hAnsiTheme="majorHAnsi" w:cs="Arial"/>
          <w:sz w:val="24"/>
          <w:szCs w:val="24"/>
        </w:rPr>
        <w:t>, T. Currie and R. Mace are</w:t>
      </w:r>
      <w:r w:rsidRPr="001B6406">
        <w:rPr>
          <w:rFonts w:asciiTheme="majorHAnsi" w:hAnsiTheme="majorHAnsi" w:cs="Arial"/>
          <w:sz w:val="24"/>
          <w:szCs w:val="24"/>
        </w:rPr>
        <w:t xml:space="preserve"> supported by a European Research Council Advanced grant</w:t>
      </w:r>
      <w:r w:rsidR="00473807">
        <w:rPr>
          <w:rFonts w:asciiTheme="majorHAnsi" w:hAnsiTheme="majorHAnsi" w:cs="Arial"/>
          <w:sz w:val="24"/>
          <w:szCs w:val="24"/>
        </w:rPr>
        <w:t xml:space="preserve"> (</w:t>
      </w:r>
      <w:proofErr w:type="spellStart"/>
      <w:r w:rsidR="00473807">
        <w:rPr>
          <w:rFonts w:asciiTheme="majorHAnsi" w:hAnsiTheme="majorHAnsi" w:cs="Arial"/>
          <w:sz w:val="24"/>
          <w:szCs w:val="24"/>
        </w:rPr>
        <w:t>AdG</w:t>
      </w:r>
      <w:proofErr w:type="spellEnd"/>
      <w:r w:rsidR="00473807">
        <w:rPr>
          <w:rFonts w:asciiTheme="majorHAnsi" w:hAnsiTheme="majorHAnsi" w:cs="Arial"/>
          <w:sz w:val="24"/>
          <w:szCs w:val="24"/>
        </w:rPr>
        <w:t xml:space="preserve"> 24934</w:t>
      </w:r>
      <w:r w:rsidR="00F933DA">
        <w:rPr>
          <w:rFonts w:asciiTheme="majorHAnsi" w:hAnsiTheme="majorHAnsi" w:cs="Arial"/>
          <w:sz w:val="24"/>
          <w:szCs w:val="24"/>
        </w:rPr>
        <w:t>7)</w:t>
      </w:r>
      <w:r w:rsidRPr="001B6406">
        <w:rPr>
          <w:rFonts w:asciiTheme="majorHAnsi" w:hAnsiTheme="majorHAnsi" w:cs="Arial"/>
          <w:sz w:val="24"/>
          <w:szCs w:val="24"/>
        </w:rPr>
        <w:t>.</w:t>
      </w:r>
      <w:r w:rsidR="0021263F">
        <w:rPr>
          <w:rFonts w:asciiTheme="majorHAnsi" w:hAnsiTheme="majorHAnsi" w:cs="Arial"/>
          <w:sz w:val="24"/>
          <w:szCs w:val="24"/>
        </w:rPr>
        <w:t xml:space="preserve"> C. Opie is also supported by a </w:t>
      </w:r>
      <w:proofErr w:type="spellStart"/>
      <w:r w:rsidR="0021263F">
        <w:rPr>
          <w:rFonts w:asciiTheme="majorHAnsi" w:hAnsiTheme="majorHAnsi" w:cs="Arial"/>
          <w:sz w:val="24"/>
          <w:szCs w:val="24"/>
        </w:rPr>
        <w:t>Leverhulme</w:t>
      </w:r>
      <w:proofErr w:type="spellEnd"/>
      <w:r w:rsidR="0021263F">
        <w:rPr>
          <w:rFonts w:asciiTheme="majorHAnsi" w:hAnsiTheme="majorHAnsi" w:cs="Arial"/>
          <w:sz w:val="24"/>
          <w:szCs w:val="24"/>
        </w:rPr>
        <w:t xml:space="preserve"> Early </w:t>
      </w:r>
      <w:r w:rsidR="0021263F">
        <w:rPr>
          <w:rFonts w:asciiTheme="majorHAnsi" w:hAnsiTheme="majorHAnsi" w:cs="Arial"/>
          <w:sz w:val="24"/>
          <w:szCs w:val="24"/>
        </w:rPr>
        <w:lastRenderedPageBreak/>
        <w:t>Career Fellowship.</w:t>
      </w:r>
      <w:r w:rsidRPr="001B6406">
        <w:rPr>
          <w:rFonts w:asciiTheme="majorHAnsi" w:hAnsiTheme="majorHAnsi" w:cs="Arial"/>
          <w:sz w:val="24"/>
          <w:szCs w:val="24"/>
        </w:rPr>
        <w:t xml:space="preserve"> S. Shultz is supported by a Royal Society University Research Fellowship.</w:t>
      </w:r>
      <w:r>
        <w:rPr>
          <w:rFonts w:asciiTheme="majorHAnsi" w:hAnsiTheme="majorHAnsi" w:cs="Arial"/>
          <w:sz w:val="24"/>
          <w:szCs w:val="24"/>
        </w:rPr>
        <w:t xml:space="preserve"> </w:t>
      </w:r>
      <w:r w:rsidRPr="001B6406">
        <w:rPr>
          <w:rFonts w:asciiTheme="majorHAnsi" w:hAnsiTheme="majorHAnsi" w:cs="Arial"/>
          <w:sz w:val="24"/>
          <w:szCs w:val="24"/>
        </w:rPr>
        <w:t>Q. Atkinson is supported by a Rutherford Dis</w:t>
      </w:r>
      <w:r>
        <w:rPr>
          <w:rFonts w:asciiTheme="majorHAnsi" w:hAnsiTheme="majorHAnsi" w:cs="Arial"/>
          <w:sz w:val="24"/>
          <w:szCs w:val="24"/>
        </w:rPr>
        <w:t xml:space="preserve">covery Fellowship. </w:t>
      </w:r>
    </w:p>
    <w:p w14:paraId="2A63BD31" w14:textId="77777777" w:rsidR="00BA2824" w:rsidRPr="00683852" w:rsidRDefault="00BA2824" w:rsidP="00BA2824">
      <w:pPr>
        <w:rPr>
          <w:rFonts w:asciiTheme="majorHAnsi" w:eastAsiaTheme="minorHAnsi" w:hAnsiTheme="majorHAnsi"/>
          <w:b/>
          <w:bCs/>
          <w:sz w:val="20"/>
          <w:szCs w:val="18"/>
        </w:rPr>
      </w:pPr>
      <w:r w:rsidRPr="00683852">
        <w:rPr>
          <w:rFonts w:asciiTheme="majorHAnsi" w:hAnsiTheme="majorHAnsi"/>
        </w:rPr>
        <w:br w:type="page"/>
      </w:r>
    </w:p>
    <w:p w14:paraId="4F5DCD3A" w14:textId="77777777" w:rsidR="004D78A3" w:rsidRDefault="007031D7" w:rsidP="0027319A">
      <w:pPr>
        <w:pStyle w:val="Heading2"/>
      </w:pPr>
      <w:r w:rsidRPr="00683852">
        <w:lastRenderedPageBreak/>
        <w:t>Bibliography</w:t>
      </w:r>
    </w:p>
    <w:p w14:paraId="5C970E66" w14:textId="77777777" w:rsidR="00481C0A" w:rsidRPr="00683852" w:rsidRDefault="00481C0A">
      <w:pPr>
        <w:rPr>
          <w:rFonts w:asciiTheme="majorHAnsi" w:hAnsiTheme="majorHAnsi"/>
        </w:rPr>
      </w:pPr>
    </w:p>
    <w:p w14:paraId="2455DB68" w14:textId="77777777" w:rsidR="00D336E6" w:rsidRPr="00D336E6" w:rsidRDefault="004A1E14" w:rsidP="00D336E6">
      <w:pPr>
        <w:pStyle w:val="EndNoteBibliography"/>
        <w:ind w:left="720" w:hanging="720"/>
        <w:rPr>
          <w:noProof/>
        </w:rPr>
      </w:pPr>
      <w:r w:rsidRPr="00683852">
        <w:rPr>
          <w:rFonts w:asciiTheme="majorHAnsi" w:hAnsiTheme="majorHAnsi"/>
        </w:rPr>
        <w:fldChar w:fldCharType="begin"/>
      </w:r>
      <w:r w:rsidR="004D78A3" w:rsidRPr="00683852">
        <w:rPr>
          <w:rFonts w:asciiTheme="majorHAnsi" w:hAnsiTheme="majorHAnsi"/>
        </w:rPr>
        <w:instrText xml:space="preserve"> ADDIN EN.REFLIST </w:instrText>
      </w:r>
      <w:r w:rsidRPr="00683852">
        <w:rPr>
          <w:rFonts w:asciiTheme="majorHAnsi" w:hAnsiTheme="majorHAnsi"/>
        </w:rPr>
        <w:fldChar w:fldCharType="separate"/>
      </w:r>
      <w:r w:rsidR="00D336E6" w:rsidRPr="00D336E6">
        <w:rPr>
          <w:noProof/>
        </w:rPr>
        <w:t>1.</w:t>
      </w:r>
      <w:r w:rsidR="00D336E6" w:rsidRPr="00D336E6">
        <w:rPr>
          <w:noProof/>
        </w:rPr>
        <w:tab/>
        <w:t xml:space="preserve">Parkin R (1997) </w:t>
      </w:r>
      <w:r w:rsidR="00D336E6" w:rsidRPr="00D336E6">
        <w:rPr>
          <w:i/>
          <w:noProof/>
        </w:rPr>
        <w:t>Kinship: An Introduction to Basic Concepts</w:t>
      </w:r>
      <w:r w:rsidR="00D336E6" w:rsidRPr="00D336E6">
        <w:rPr>
          <w:noProof/>
        </w:rPr>
        <w:t xml:space="preserve"> (Blackwell, Oxford).</w:t>
      </w:r>
    </w:p>
    <w:p w14:paraId="7A1C81AD" w14:textId="77777777" w:rsidR="00D336E6" w:rsidRPr="00D336E6" w:rsidRDefault="00D336E6" w:rsidP="00D336E6">
      <w:pPr>
        <w:pStyle w:val="EndNoteBibliography"/>
        <w:ind w:left="720" w:hanging="720"/>
        <w:rPr>
          <w:noProof/>
        </w:rPr>
      </w:pPr>
      <w:r w:rsidRPr="00D336E6">
        <w:rPr>
          <w:noProof/>
        </w:rPr>
        <w:t>2.</w:t>
      </w:r>
      <w:r w:rsidRPr="00D336E6">
        <w:rPr>
          <w:noProof/>
        </w:rPr>
        <w:tab/>
        <w:t xml:space="preserve">Murdock GP (1949) </w:t>
      </w:r>
      <w:r w:rsidRPr="00D336E6">
        <w:rPr>
          <w:i/>
          <w:noProof/>
        </w:rPr>
        <w:t>Social Structure</w:t>
      </w:r>
      <w:r w:rsidRPr="00D336E6">
        <w:rPr>
          <w:noProof/>
        </w:rPr>
        <w:t xml:space="preserve"> (MacMillan, New York).</w:t>
      </w:r>
    </w:p>
    <w:p w14:paraId="751653E8" w14:textId="77777777" w:rsidR="00D336E6" w:rsidRPr="00D336E6" w:rsidRDefault="00D336E6" w:rsidP="00D336E6">
      <w:pPr>
        <w:pStyle w:val="EndNoteBibliography"/>
        <w:ind w:left="720" w:hanging="720"/>
        <w:rPr>
          <w:noProof/>
        </w:rPr>
      </w:pPr>
      <w:r w:rsidRPr="00D336E6">
        <w:rPr>
          <w:noProof/>
        </w:rPr>
        <w:t>3.</w:t>
      </w:r>
      <w:r w:rsidRPr="00D336E6">
        <w:rPr>
          <w:noProof/>
        </w:rPr>
        <w:tab/>
        <w:t>Hill KR</w:t>
      </w:r>
      <w:r w:rsidRPr="00D336E6">
        <w:rPr>
          <w:i/>
          <w:noProof/>
        </w:rPr>
        <w:t>, et al.</w:t>
      </w:r>
      <w:r w:rsidRPr="00D336E6">
        <w:rPr>
          <w:noProof/>
        </w:rPr>
        <w:t xml:space="preserve"> (2011) Co-residence patterns in hunter-gatherer societies show unique human social structure. </w:t>
      </w:r>
      <w:r w:rsidRPr="00D336E6">
        <w:rPr>
          <w:i/>
          <w:noProof/>
        </w:rPr>
        <w:t>Science</w:t>
      </w:r>
      <w:r w:rsidRPr="00D336E6">
        <w:rPr>
          <w:noProof/>
        </w:rPr>
        <w:t xml:space="preserve"> 331(6022):1286-1289.</w:t>
      </w:r>
    </w:p>
    <w:p w14:paraId="68E14B7B" w14:textId="77777777" w:rsidR="00D336E6" w:rsidRPr="00D336E6" w:rsidRDefault="00D336E6" w:rsidP="00D336E6">
      <w:pPr>
        <w:pStyle w:val="EndNoteBibliography"/>
        <w:ind w:left="720" w:hanging="720"/>
        <w:rPr>
          <w:noProof/>
        </w:rPr>
      </w:pPr>
      <w:r w:rsidRPr="00D336E6">
        <w:rPr>
          <w:noProof/>
        </w:rPr>
        <w:t>4.</w:t>
      </w:r>
      <w:r w:rsidRPr="00D336E6">
        <w:rPr>
          <w:noProof/>
        </w:rPr>
        <w:tab/>
        <w:t xml:space="preserve">Marlowe FW (2004) Marital residence among foragers. </w:t>
      </w:r>
      <w:r w:rsidRPr="00D336E6">
        <w:rPr>
          <w:i/>
          <w:noProof/>
        </w:rPr>
        <w:t>Current Anthropology</w:t>
      </w:r>
      <w:r w:rsidRPr="00D336E6">
        <w:rPr>
          <w:noProof/>
        </w:rPr>
        <w:t xml:space="preserve"> 45(2):277-284.</w:t>
      </w:r>
    </w:p>
    <w:p w14:paraId="419B35DD" w14:textId="77777777" w:rsidR="00D336E6" w:rsidRPr="00D336E6" w:rsidRDefault="00D336E6" w:rsidP="00D336E6">
      <w:pPr>
        <w:pStyle w:val="EndNoteBibliography"/>
        <w:ind w:left="720" w:hanging="720"/>
        <w:rPr>
          <w:noProof/>
        </w:rPr>
      </w:pPr>
      <w:r w:rsidRPr="00D336E6">
        <w:rPr>
          <w:noProof/>
        </w:rPr>
        <w:t>5.</w:t>
      </w:r>
      <w:r w:rsidRPr="00D336E6">
        <w:rPr>
          <w:noProof/>
        </w:rPr>
        <w:tab/>
        <w:t xml:space="preserve">Ember CR (1975) Residential Variation among Hunter-Gatherers. </w:t>
      </w:r>
      <w:r w:rsidRPr="00D336E6">
        <w:rPr>
          <w:i/>
          <w:noProof/>
        </w:rPr>
        <w:t>Cross-Cultural Research</w:t>
      </w:r>
      <w:r w:rsidRPr="00D336E6">
        <w:rPr>
          <w:noProof/>
        </w:rPr>
        <w:t xml:space="preserve"> 10(3):199-227.</w:t>
      </w:r>
    </w:p>
    <w:p w14:paraId="2D75DAD6" w14:textId="77777777" w:rsidR="00D336E6" w:rsidRPr="00D336E6" w:rsidRDefault="00D336E6" w:rsidP="00D336E6">
      <w:pPr>
        <w:pStyle w:val="EndNoteBibliography"/>
        <w:ind w:left="720" w:hanging="720"/>
        <w:rPr>
          <w:noProof/>
        </w:rPr>
      </w:pPr>
      <w:r w:rsidRPr="00D336E6">
        <w:rPr>
          <w:noProof/>
        </w:rPr>
        <w:t>6.</w:t>
      </w:r>
      <w:r w:rsidRPr="00D336E6">
        <w:rPr>
          <w:noProof/>
        </w:rPr>
        <w:tab/>
        <w:t xml:space="preserve">Diamond J &amp; Bellwood P (2003) Farmers and their languages: the first expansions. </w:t>
      </w:r>
      <w:r w:rsidRPr="00D336E6">
        <w:rPr>
          <w:i/>
          <w:noProof/>
        </w:rPr>
        <w:t>Science</w:t>
      </w:r>
      <w:r w:rsidRPr="00D336E6">
        <w:rPr>
          <w:noProof/>
        </w:rPr>
        <w:t xml:space="preserve"> 300(5619):597-603.</w:t>
      </w:r>
    </w:p>
    <w:p w14:paraId="624BC7EA" w14:textId="77777777" w:rsidR="00D336E6" w:rsidRPr="00D336E6" w:rsidRDefault="00D336E6" w:rsidP="00D336E6">
      <w:pPr>
        <w:pStyle w:val="EndNoteBibliography"/>
        <w:ind w:left="720" w:hanging="720"/>
        <w:rPr>
          <w:noProof/>
        </w:rPr>
      </w:pPr>
      <w:r w:rsidRPr="00D336E6">
        <w:rPr>
          <w:noProof/>
        </w:rPr>
        <w:t>7.</w:t>
      </w:r>
      <w:r w:rsidRPr="00D336E6">
        <w:rPr>
          <w:noProof/>
        </w:rPr>
        <w:tab/>
        <w:t xml:space="preserve">Marck J &amp; Bostoen K (2011) Proto-Oceanic society (Austronesian) and proto-East Bantu society (Niger-Congo) residence, descent, and kin terms, ca. 1000 BC. </w:t>
      </w:r>
      <w:r w:rsidRPr="00D336E6">
        <w:rPr>
          <w:i/>
          <w:noProof/>
        </w:rPr>
        <w:t>Kinship, Language, and Prehistory: Per Hage and the Renaissance in Kinship Studies</w:t>
      </w:r>
      <w:r w:rsidRPr="00D336E6">
        <w:rPr>
          <w:noProof/>
        </w:rPr>
        <w:t>, eds Jones D &amp; Bojka M (The University of Utah Press, Salt Lake City), pp 83-94.</w:t>
      </w:r>
    </w:p>
    <w:p w14:paraId="33E63309" w14:textId="77777777" w:rsidR="00D336E6" w:rsidRPr="00D336E6" w:rsidRDefault="00D336E6" w:rsidP="00D336E6">
      <w:pPr>
        <w:pStyle w:val="EndNoteBibliography"/>
        <w:ind w:left="720" w:hanging="720"/>
        <w:rPr>
          <w:noProof/>
        </w:rPr>
      </w:pPr>
      <w:r w:rsidRPr="00D336E6">
        <w:rPr>
          <w:noProof/>
        </w:rPr>
        <w:t>8.</w:t>
      </w:r>
      <w:r w:rsidRPr="00D336E6">
        <w:rPr>
          <w:noProof/>
        </w:rPr>
        <w:tab/>
        <w:t xml:space="preserve">Greenberg JH (1963) </w:t>
      </w:r>
      <w:r w:rsidRPr="00D336E6">
        <w:rPr>
          <w:i/>
          <w:noProof/>
        </w:rPr>
        <w:t>The Languages of Africa</w:t>
      </w:r>
      <w:r w:rsidRPr="00D336E6">
        <w:rPr>
          <w:noProof/>
        </w:rPr>
        <w:t xml:space="preserve"> (Indiana University Press, Bloomington).</w:t>
      </w:r>
    </w:p>
    <w:p w14:paraId="6F08D1EA" w14:textId="77777777" w:rsidR="00D336E6" w:rsidRPr="00D336E6" w:rsidRDefault="00D336E6" w:rsidP="00D336E6">
      <w:pPr>
        <w:pStyle w:val="EndNoteBibliography"/>
        <w:ind w:left="720" w:hanging="720"/>
        <w:rPr>
          <w:noProof/>
        </w:rPr>
      </w:pPr>
      <w:r w:rsidRPr="00D336E6">
        <w:rPr>
          <w:noProof/>
        </w:rPr>
        <w:t>9.</w:t>
      </w:r>
      <w:r w:rsidRPr="00D336E6">
        <w:rPr>
          <w:noProof/>
        </w:rPr>
        <w:tab/>
        <w:t xml:space="preserve">Currie TE, Meade A, Guillon M, &amp; Mace R (2013) Cultural phylogeography of the Bantu Languages of sub-Saharan Africa. </w:t>
      </w:r>
      <w:r w:rsidRPr="00D336E6">
        <w:rPr>
          <w:i/>
          <w:noProof/>
        </w:rPr>
        <w:t>Proceedings of the Royal Society B: Biological Sciences</w:t>
      </w:r>
      <w:r w:rsidRPr="00D336E6">
        <w:rPr>
          <w:noProof/>
        </w:rPr>
        <w:t xml:space="preserve"> 280(1762).</w:t>
      </w:r>
    </w:p>
    <w:p w14:paraId="2BAC0B86" w14:textId="77777777" w:rsidR="00D336E6" w:rsidRPr="00D336E6" w:rsidRDefault="00D336E6" w:rsidP="00D336E6">
      <w:pPr>
        <w:pStyle w:val="EndNoteBibliography"/>
        <w:ind w:left="720" w:hanging="720"/>
        <w:rPr>
          <w:noProof/>
        </w:rPr>
      </w:pPr>
      <w:r w:rsidRPr="00D336E6">
        <w:rPr>
          <w:noProof/>
        </w:rPr>
        <w:t>10.</w:t>
      </w:r>
      <w:r w:rsidRPr="00D336E6">
        <w:rPr>
          <w:noProof/>
        </w:rPr>
        <w:tab/>
        <w:t xml:space="preserve">Russell T, Silva F, &amp; Steele J (2014) Modelling the Spread of Farming in the Bantu-Speaking Regions of Africa: An Archaeology-Based Phylogeography. </w:t>
      </w:r>
      <w:r w:rsidRPr="00D336E6">
        <w:rPr>
          <w:i/>
          <w:noProof/>
        </w:rPr>
        <w:t>PLoS ONE</w:t>
      </w:r>
      <w:r w:rsidRPr="00D336E6">
        <w:rPr>
          <w:noProof/>
        </w:rPr>
        <w:t xml:space="preserve"> 9(1).</w:t>
      </w:r>
    </w:p>
    <w:p w14:paraId="33E76793" w14:textId="77777777" w:rsidR="00D336E6" w:rsidRPr="00D336E6" w:rsidRDefault="00D336E6" w:rsidP="00D336E6">
      <w:pPr>
        <w:pStyle w:val="EndNoteBibliography"/>
        <w:ind w:left="720" w:hanging="720"/>
        <w:rPr>
          <w:noProof/>
        </w:rPr>
      </w:pPr>
      <w:r w:rsidRPr="00D336E6">
        <w:rPr>
          <w:noProof/>
        </w:rPr>
        <w:t>11.</w:t>
      </w:r>
      <w:r w:rsidRPr="00D336E6">
        <w:rPr>
          <w:noProof/>
        </w:rPr>
        <w:tab/>
        <w:t xml:space="preserve">Maley J &amp; Brenac P (1998) Vegetation dynamics, palaeoenvironments and climatic changes in the forests of western Cameroon during the last 28,000 years B.P. </w:t>
      </w:r>
      <w:r w:rsidRPr="00D336E6">
        <w:rPr>
          <w:i/>
          <w:noProof/>
        </w:rPr>
        <w:t>Review of Palaeobotany and Palynology</w:t>
      </w:r>
      <w:r w:rsidRPr="00D336E6">
        <w:rPr>
          <w:noProof/>
        </w:rPr>
        <w:t xml:space="preserve"> 99(2):157-187.</w:t>
      </w:r>
    </w:p>
    <w:p w14:paraId="15A06FAA" w14:textId="77777777" w:rsidR="00D336E6" w:rsidRPr="00D336E6" w:rsidRDefault="00D336E6" w:rsidP="00D336E6">
      <w:pPr>
        <w:pStyle w:val="EndNoteBibliography"/>
        <w:ind w:left="720" w:hanging="720"/>
        <w:rPr>
          <w:noProof/>
        </w:rPr>
      </w:pPr>
      <w:r w:rsidRPr="00D336E6">
        <w:rPr>
          <w:noProof/>
        </w:rPr>
        <w:t>12.</w:t>
      </w:r>
      <w:r w:rsidRPr="00D336E6">
        <w:rPr>
          <w:noProof/>
        </w:rPr>
        <w:tab/>
        <w:t xml:space="preserve">Vansina J (1990) </w:t>
      </w:r>
      <w:r w:rsidRPr="00D336E6">
        <w:rPr>
          <w:i/>
          <w:noProof/>
        </w:rPr>
        <w:t>Paths in the Rainforest</w:t>
      </w:r>
      <w:r w:rsidRPr="00D336E6">
        <w:rPr>
          <w:noProof/>
        </w:rPr>
        <w:t xml:space="preserve"> (University of Wisconsin Press, Madison).</w:t>
      </w:r>
    </w:p>
    <w:p w14:paraId="5FF6D631" w14:textId="77777777" w:rsidR="00D336E6" w:rsidRPr="00D336E6" w:rsidRDefault="00D336E6" w:rsidP="00D336E6">
      <w:pPr>
        <w:pStyle w:val="EndNoteBibliography"/>
        <w:ind w:left="720" w:hanging="720"/>
        <w:rPr>
          <w:noProof/>
        </w:rPr>
      </w:pPr>
      <w:r w:rsidRPr="00D336E6">
        <w:rPr>
          <w:noProof/>
        </w:rPr>
        <w:t>13.</w:t>
      </w:r>
      <w:r w:rsidRPr="00D336E6">
        <w:rPr>
          <w:noProof/>
        </w:rPr>
        <w:tab/>
        <w:t xml:space="preserve">Vansina J (1995) New linguistic evidence and the Bantu expansion. </w:t>
      </w:r>
      <w:r w:rsidRPr="00D336E6">
        <w:rPr>
          <w:i/>
          <w:noProof/>
        </w:rPr>
        <w:t>Journal of African History</w:t>
      </w:r>
      <w:r w:rsidRPr="00D336E6">
        <w:rPr>
          <w:noProof/>
        </w:rPr>
        <w:t xml:space="preserve"> 36(2):173-195.</w:t>
      </w:r>
    </w:p>
    <w:p w14:paraId="7C91647E" w14:textId="77777777" w:rsidR="00D336E6" w:rsidRPr="00D336E6" w:rsidRDefault="00D336E6" w:rsidP="00D336E6">
      <w:pPr>
        <w:pStyle w:val="EndNoteBibliography"/>
        <w:ind w:left="720" w:hanging="720"/>
        <w:rPr>
          <w:noProof/>
        </w:rPr>
      </w:pPr>
      <w:r w:rsidRPr="00D336E6">
        <w:rPr>
          <w:noProof/>
        </w:rPr>
        <w:t>14.</w:t>
      </w:r>
      <w:r w:rsidRPr="00D336E6">
        <w:rPr>
          <w:noProof/>
        </w:rPr>
        <w:tab/>
        <w:t xml:space="preserve">Hage P &amp; Marck J (2011) Proto-Bantu descent groups. </w:t>
      </w:r>
      <w:r w:rsidRPr="00D336E6">
        <w:rPr>
          <w:i/>
          <w:noProof/>
        </w:rPr>
        <w:t>Kinship, Language, and Prehistory: Per Hage and the Renaissance in Kinship Studies</w:t>
      </w:r>
      <w:r w:rsidRPr="00D336E6">
        <w:rPr>
          <w:noProof/>
        </w:rPr>
        <w:t>, eds Jones D &amp; Bojka M (The University of Utah Press, Salt Lake City), pp 75-78.</w:t>
      </w:r>
    </w:p>
    <w:p w14:paraId="656BD624" w14:textId="77777777" w:rsidR="00D336E6" w:rsidRPr="00D336E6" w:rsidRDefault="00D336E6" w:rsidP="00D336E6">
      <w:pPr>
        <w:pStyle w:val="EndNoteBibliography"/>
        <w:ind w:left="720" w:hanging="720"/>
        <w:rPr>
          <w:noProof/>
        </w:rPr>
      </w:pPr>
      <w:r w:rsidRPr="00D336E6">
        <w:rPr>
          <w:noProof/>
        </w:rPr>
        <w:t>15.</w:t>
      </w:r>
      <w:r w:rsidRPr="00D336E6">
        <w:rPr>
          <w:noProof/>
        </w:rPr>
        <w:tab/>
        <w:t xml:space="preserve">Divale W (1974) Migration, external warfare and matrilocal residence. </w:t>
      </w:r>
      <w:r w:rsidRPr="00D336E6">
        <w:rPr>
          <w:i/>
          <w:noProof/>
        </w:rPr>
        <w:t>Behavior Science Research</w:t>
      </w:r>
      <w:r w:rsidRPr="00D336E6">
        <w:rPr>
          <w:noProof/>
        </w:rPr>
        <w:t xml:space="preserve"> 9:75-133.</w:t>
      </w:r>
    </w:p>
    <w:p w14:paraId="1198F36C" w14:textId="77777777" w:rsidR="00D336E6" w:rsidRPr="00D336E6" w:rsidRDefault="00D336E6" w:rsidP="00D336E6">
      <w:pPr>
        <w:pStyle w:val="EndNoteBibliography"/>
        <w:ind w:left="720" w:hanging="720"/>
        <w:rPr>
          <w:noProof/>
        </w:rPr>
      </w:pPr>
      <w:r w:rsidRPr="00D336E6">
        <w:rPr>
          <w:noProof/>
        </w:rPr>
        <w:t>16.</w:t>
      </w:r>
      <w:r w:rsidRPr="00D336E6">
        <w:rPr>
          <w:noProof/>
        </w:rPr>
        <w:tab/>
        <w:t xml:space="preserve">Divale W (1984) </w:t>
      </w:r>
      <w:r w:rsidRPr="00D336E6">
        <w:rPr>
          <w:i/>
          <w:noProof/>
        </w:rPr>
        <w:t>Matrilocal Residence in Pre-literate Societies</w:t>
      </w:r>
      <w:r w:rsidRPr="00D336E6">
        <w:rPr>
          <w:noProof/>
        </w:rPr>
        <w:t xml:space="preserve"> (UMI Research Press, Ann Arbor, MI).</w:t>
      </w:r>
    </w:p>
    <w:p w14:paraId="0E4EE747" w14:textId="77777777" w:rsidR="00D336E6" w:rsidRPr="00D336E6" w:rsidRDefault="00D336E6" w:rsidP="00D336E6">
      <w:pPr>
        <w:pStyle w:val="EndNoteBibliography"/>
        <w:ind w:left="720" w:hanging="720"/>
        <w:rPr>
          <w:noProof/>
        </w:rPr>
      </w:pPr>
      <w:r w:rsidRPr="00D336E6">
        <w:rPr>
          <w:noProof/>
        </w:rPr>
        <w:t>17.</w:t>
      </w:r>
      <w:r w:rsidRPr="00D336E6">
        <w:rPr>
          <w:noProof/>
        </w:rPr>
        <w:tab/>
        <w:t xml:space="preserve">Heggarty P (2006) Interdisciplinary indiscipline? Can phylogenetic methods meaningfully be applied to language data—and to dating language. </w:t>
      </w:r>
      <w:r w:rsidRPr="00D336E6">
        <w:rPr>
          <w:i/>
          <w:noProof/>
        </w:rPr>
        <w:t>Phylogenetic methods and the prehistory of languages</w:t>
      </w:r>
      <w:r w:rsidRPr="00D336E6">
        <w:rPr>
          <w:noProof/>
        </w:rPr>
        <w:t>:183.</w:t>
      </w:r>
    </w:p>
    <w:p w14:paraId="44739781" w14:textId="77777777" w:rsidR="00D336E6" w:rsidRPr="00D336E6" w:rsidRDefault="00D336E6" w:rsidP="00D336E6">
      <w:pPr>
        <w:pStyle w:val="EndNoteBibliography"/>
        <w:ind w:left="720" w:hanging="720"/>
        <w:rPr>
          <w:noProof/>
        </w:rPr>
      </w:pPr>
      <w:r w:rsidRPr="00D336E6">
        <w:rPr>
          <w:noProof/>
        </w:rPr>
        <w:t>18.</w:t>
      </w:r>
      <w:r w:rsidRPr="00D336E6">
        <w:rPr>
          <w:noProof/>
        </w:rPr>
        <w:tab/>
        <w:t xml:space="preserve">Fortunato L &amp; Jordan F (2010) Your place or mine? A phylogenetic comparative analysis of marital residence in Indo-European and Austronesian societies. </w:t>
      </w:r>
      <w:r w:rsidRPr="00D336E6">
        <w:rPr>
          <w:i/>
          <w:noProof/>
        </w:rPr>
        <w:t>Philosophical Transactions of the Royal Society B: Biological Sciences</w:t>
      </w:r>
      <w:r w:rsidRPr="00D336E6">
        <w:rPr>
          <w:noProof/>
        </w:rPr>
        <w:t xml:space="preserve"> 365(1559):3913-3922.</w:t>
      </w:r>
    </w:p>
    <w:p w14:paraId="5A58496A" w14:textId="77777777" w:rsidR="00D336E6" w:rsidRPr="00D336E6" w:rsidRDefault="00D336E6" w:rsidP="00D336E6">
      <w:pPr>
        <w:pStyle w:val="EndNoteBibliography"/>
        <w:ind w:left="720" w:hanging="720"/>
        <w:rPr>
          <w:noProof/>
        </w:rPr>
      </w:pPr>
      <w:r w:rsidRPr="00D336E6">
        <w:rPr>
          <w:noProof/>
        </w:rPr>
        <w:lastRenderedPageBreak/>
        <w:t>19.</w:t>
      </w:r>
      <w:r w:rsidRPr="00D336E6">
        <w:rPr>
          <w:noProof/>
        </w:rPr>
        <w:tab/>
        <w:t xml:space="preserve">Jordan FM, Gray RD, Greenhill SJ, &amp; Mace R (2009) Matrilocal residence is ancestral in Austronesian societies. </w:t>
      </w:r>
      <w:r w:rsidRPr="00D336E6">
        <w:rPr>
          <w:i/>
          <w:noProof/>
        </w:rPr>
        <w:t>Proceedings of the Royal Society B-Biological Sciences</w:t>
      </w:r>
      <w:r w:rsidRPr="00D336E6">
        <w:rPr>
          <w:noProof/>
        </w:rPr>
        <w:t>.</w:t>
      </w:r>
    </w:p>
    <w:p w14:paraId="4F21288D" w14:textId="77777777" w:rsidR="00D336E6" w:rsidRPr="00D336E6" w:rsidRDefault="00D336E6" w:rsidP="00D336E6">
      <w:pPr>
        <w:pStyle w:val="EndNoteBibliography"/>
        <w:ind w:left="720" w:hanging="720"/>
        <w:rPr>
          <w:noProof/>
        </w:rPr>
      </w:pPr>
      <w:r w:rsidRPr="00D336E6">
        <w:rPr>
          <w:noProof/>
        </w:rPr>
        <w:t>20.</w:t>
      </w:r>
      <w:r w:rsidRPr="00D336E6">
        <w:rPr>
          <w:noProof/>
        </w:rPr>
        <w:tab/>
        <w:t xml:space="preserve">Holden CJ (2002) Bantu language trees reflect the spread of farming across sub-Saharan Africa: a maximum-parsimony analysis. </w:t>
      </w:r>
      <w:r w:rsidRPr="00D336E6">
        <w:rPr>
          <w:i/>
          <w:noProof/>
        </w:rPr>
        <w:t>Proceedings of the Royal Society B-Biological Sciences</w:t>
      </w:r>
      <w:r w:rsidRPr="00D336E6">
        <w:rPr>
          <w:noProof/>
        </w:rPr>
        <w:t xml:space="preserve"> 269(1493):793-799.</w:t>
      </w:r>
    </w:p>
    <w:p w14:paraId="2BC28C8A" w14:textId="77777777" w:rsidR="00D336E6" w:rsidRPr="00D336E6" w:rsidRDefault="00D336E6" w:rsidP="00D336E6">
      <w:pPr>
        <w:pStyle w:val="EndNoteBibliography"/>
        <w:ind w:left="720" w:hanging="720"/>
        <w:rPr>
          <w:noProof/>
        </w:rPr>
      </w:pPr>
      <w:r w:rsidRPr="00D336E6">
        <w:rPr>
          <w:noProof/>
        </w:rPr>
        <w:t>21.</w:t>
      </w:r>
      <w:r w:rsidRPr="00D336E6">
        <w:rPr>
          <w:noProof/>
        </w:rPr>
        <w:tab/>
        <w:t xml:space="preserve">Holden CJ, Meade A, &amp; Pagel M (2005) Comparison of maximum parsimony and Bayesian Bantu language trees. </w:t>
      </w:r>
      <w:r w:rsidRPr="00D336E6">
        <w:rPr>
          <w:i/>
          <w:noProof/>
        </w:rPr>
        <w:t>The Evolution of Cultural Diversity: a Phylogenetic Approach</w:t>
      </w:r>
      <w:r w:rsidRPr="00D336E6">
        <w:rPr>
          <w:noProof/>
        </w:rPr>
        <w:t>, eds Mace R, Holden C, &amp; Shennan S (Left Coast Press, Walnut Creek, CA), pp 53-65.</w:t>
      </w:r>
    </w:p>
    <w:p w14:paraId="7EC805AD" w14:textId="77777777" w:rsidR="00D336E6" w:rsidRPr="00D336E6" w:rsidRDefault="00D336E6" w:rsidP="00D336E6">
      <w:pPr>
        <w:pStyle w:val="EndNoteBibliography"/>
        <w:ind w:left="720" w:hanging="720"/>
        <w:rPr>
          <w:noProof/>
        </w:rPr>
      </w:pPr>
      <w:r w:rsidRPr="00D336E6">
        <w:rPr>
          <w:noProof/>
        </w:rPr>
        <w:t>22.</w:t>
      </w:r>
      <w:r w:rsidRPr="00D336E6">
        <w:rPr>
          <w:noProof/>
        </w:rPr>
        <w:tab/>
        <w:t xml:space="preserve">de Filippo C, Bostoen K, Stoneking M, &amp; Pakendorf B (2012) Bringing together linguistic and genetic evidence to test the Bantu expansion. </w:t>
      </w:r>
      <w:r w:rsidRPr="00D336E6">
        <w:rPr>
          <w:i/>
          <w:noProof/>
        </w:rPr>
        <w:t>Proceedings of the Royal Society B: Biological Sciences</w:t>
      </w:r>
      <w:r w:rsidRPr="00D336E6">
        <w:rPr>
          <w:noProof/>
        </w:rPr>
        <w:t xml:space="preserve"> 279(1741):3256-3263.</w:t>
      </w:r>
    </w:p>
    <w:p w14:paraId="0831539A" w14:textId="77777777" w:rsidR="00D336E6" w:rsidRPr="00D336E6" w:rsidRDefault="00D336E6" w:rsidP="00D336E6">
      <w:pPr>
        <w:pStyle w:val="EndNoteBibliography"/>
        <w:ind w:left="720" w:hanging="720"/>
        <w:rPr>
          <w:noProof/>
        </w:rPr>
      </w:pPr>
      <w:r w:rsidRPr="00D336E6">
        <w:rPr>
          <w:noProof/>
        </w:rPr>
        <w:t>23.</w:t>
      </w:r>
      <w:r w:rsidRPr="00D336E6">
        <w:rPr>
          <w:noProof/>
        </w:rPr>
        <w:tab/>
        <w:t xml:space="preserve">Gray JP (1999) A corrected ethnographic atlas. </w:t>
      </w:r>
      <w:r w:rsidRPr="00D336E6">
        <w:rPr>
          <w:i/>
          <w:noProof/>
        </w:rPr>
        <w:t>World Cultures</w:t>
      </w:r>
      <w:r w:rsidRPr="00D336E6">
        <w:rPr>
          <w:noProof/>
        </w:rPr>
        <w:t xml:space="preserve"> 10(1):24-136.</w:t>
      </w:r>
    </w:p>
    <w:p w14:paraId="0D373071" w14:textId="77777777" w:rsidR="00D336E6" w:rsidRPr="00D336E6" w:rsidRDefault="00D336E6" w:rsidP="00D336E6">
      <w:pPr>
        <w:pStyle w:val="EndNoteBibliography"/>
        <w:ind w:left="720" w:hanging="720"/>
        <w:rPr>
          <w:noProof/>
        </w:rPr>
      </w:pPr>
      <w:r w:rsidRPr="00D336E6">
        <w:rPr>
          <w:noProof/>
        </w:rPr>
        <w:t>24.</w:t>
      </w:r>
      <w:r w:rsidRPr="00D336E6">
        <w:rPr>
          <w:noProof/>
        </w:rPr>
        <w:tab/>
        <w:t xml:space="preserve">Murdock GP (1967) Ethnographic atlas - a summary. </w:t>
      </w:r>
      <w:r w:rsidRPr="00D336E6">
        <w:rPr>
          <w:i/>
          <w:noProof/>
        </w:rPr>
        <w:t>Ethnology</w:t>
      </w:r>
      <w:r w:rsidRPr="00D336E6">
        <w:rPr>
          <w:noProof/>
        </w:rPr>
        <w:t xml:space="preserve"> 6(2).</w:t>
      </w:r>
    </w:p>
    <w:p w14:paraId="754E7951" w14:textId="77777777" w:rsidR="00D336E6" w:rsidRPr="00D336E6" w:rsidRDefault="00D336E6" w:rsidP="00D336E6">
      <w:pPr>
        <w:pStyle w:val="EndNoteBibliography"/>
        <w:ind w:left="720" w:hanging="720"/>
        <w:rPr>
          <w:noProof/>
        </w:rPr>
      </w:pPr>
      <w:r w:rsidRPr="00D336E6">
        <w:rPr>
          <w:noProof/>
        </w:rPr>
        <w:t>25.</w:t>
      </w:r>
      <w:r w:rsidRPr="00D336E6">
        <w:rPr>
          <w:noProof/>
        </w:rPr>
        <w:tab/>
        <w:t xml:space="preserve">Holden C &amp; Mace R (2003) Spread of cattle led to the loss of matrilineal descent in Africa: a coevolutionary analysis. </w:t>
      </w:r>
      <w:r w:rsidRPr="00D336E6">
        <w:rPr>
          <w:i/>
          <w:noProof/>
        </w:rPr>
        <w:t>Proceedings of the Royal Society of London Series B-Biological Sciences</w:t>
      </w:r>
      <w:r w:rsidRPr="00D336E6">
        <w:rPr>
          <w:noProof/>
        </w:rPr>
        <w:t xml:space="preserve"> 270(1532):2425-2433.</w:t>
      </w:r>
    </w:p>
    <w:p w14:paraId="6986D66B" w14:textId="77777777" w:rsidR="00D336E6" w:rsidRPr="00D336E6" w:rsidRDefault="00D336E6" w:rsidP="00D336E6">
      <w:pPr>
        <w:pStyle w:val="EndNoteBibliography"/>
        <w:ind w:left="720" w:hanging="720"/>
        <w:rPr>
          <w:noProof/>
        </w:rPr>
      </w:pPr>
      <w:r w:rsidRPr="00D336E6">
        <w:rPr>
          <w:noProof/>
        </w:rPr>
        <w:t>26.</w:t>
      </w:r>
      <w:r w:rsidRPr="00D336E6">
        <w:rPr>
          <w:noProof/>
        </w:rPr>
        <w:tab/>
        <w:t xml:space="preserve">Holden C &amp; Mace R (2005) ‘The cow is the enemy of matriliny’: using phylogenetic methods to investigate cultural evolution in Africa. </w:t>
      </w:r>
      <w:r w:rsidRPr="00D336E6">
        <w:rPr>
          <w:i/>
          <w:noProof/>
        </w:rPr>
        <w:t>The Evolution of Cultural Diversity: a Phylogenetic Approach</w:t>
      </w:r>
      <w:r w:rsidRPr="00D336E6">
        <w:rPr>
          <w:noProof/>
        </w:rPr>
        <w:t>, eds Mace R, Holden C, &amp; Shennan S (Left Coast Press, Walnut Creek, CA), pp 217 – 234.</w:t>
      </w:r>
    </w:p>
    <w:p w14:paraId="529A8EEC" w14:textId="77777777" w:rsidR="00D336E6" w:rsidRPr="00D336E6" w:rsidRDefault="00D336E6" w:rsidP="00D336E6">
      <w:pPr>
        <w:pStyle w:val="EndNoteBibliography"/>
        <w:ind w:left="720" w:hanging="720"/>
        <w:rPr>
          <w:noProof/>
        </w:rPr>
      </w:pPr>
      <w:r w:rsidRPr="00D336E6">
        <w:rPr>
          <w:noProof/>
        </w:rPr>
        <w:t>27.</w:t>
      </w:r>
      <w:r w:rsidRPr="00D336E6">
        <w:rPr>
          <w:noProof/>
        </w:rPr>
        <w:tab/>
        <w:t xml:space="preserve">Pagel MD &amp; Meade A (2006) Bayesian analysis of correlated evolution of discrete characters by reversible-jump Markov chain Monte Carlo. </w:t>
      </w:r>
      <w:r w:rsidRPr="00D336E6">
        <w:rPr>
          <w:i/>
          <w:noProof/>
        </w:rPr>
        <w:t>American Naturalist</w:t>
      </w:r>
      <w:r w:rsidRPr="00D336E6">
        <w:rPr>
          <w:noProof/>
        </w:rPr>
        <w:t xml:space="preserve"> 167(6):808-825.</w:t>
      </w:r>
    </w:p>
    <w:p w14:paraId="59F369AB" w14:textId="77777777" w:rsidR="00D336E6" w:rsidRPr="00D336E6" w:rsidRDefault="00D336E6" w:rsidP="00D336E6">
      <w:pPr>
        <w:pStyle w:val="EndNoteBibliography"/>
        <w:ind w:left="720" w:hanging="720"/>
        <w:rPr>
          <w:noProof/>
        </w:rPr>
      </w:pPr>
      <w:r w:rsidRPr="00D336E6">
        <w:rPr>
          <w:noProof/>
        </w:rPr>
        <w:t>28.</w:t>
      </w:r>
      <w:r w:rsidRPr="00D336E6">
        <w:rPr>
          <w:noProof/>
        </w:rPr>
        <w:tab/>
        <w:t xml:space="preserve">Mace R &amp; Pagel M (1994) The comparative method in anthropology. </w:t>
      </w:r>
      <w:r w:rsidRPr="00D336E6">
        <w:rPr>
          <w:i/>
          <w:noProof/>
        </w:rPr>
        <w:t>Current Anthropology</w:t>
      </w:r>
      <w:r w:rsidRPr="00D336E6">
        <w:rPr>
          <w:noProof/>
        </w:rPr>
        <w:t xml:space="preserve"> 35(5):549-564.</w:t>
      </w:r>
    </w:p>
    <w:p w14:paraId="595F7990" w14:textId="77777777" w:rsidR="00D336E6" w:rsidRPr="00D336E6" w:rsidRDefault="00D336E6" w:rsidP="00D336E6">
      <w:pPr>
        <w:pStyle w:val="EndNoteBibliography"/>
        <w:ind w:left="720" w:hanging="720"/>
        <w:rPr>
          <w:noProof/>
        </w:rPr>
      </w:pPr>
      <w:r w:rsidRPr="00D336E6">
        <w:rPr>
          <w:noProof/>
        </w:rPr>
        <w:t>29.</w:t>
      </w:r>
      <w:r w:rsidRPr="00D336E6">
        <w:rPr>
          <w:noProof/>
        </w:rPr>
        <w:tab/>
        <w:t xml:space="preserve">Pagel MD (1999) Inferring the historical patterns of biological evolution. </w:t>
      </w:r>
      <w:r w:rsidRPr="00D336E6">
        <w:rPr>
          <w:i/>
          <w:noProof/>
        </w:rPr>
        <w:t>Nature</w:t>
      </w:r>
      <w:r w:rsidRPr="00D336E6">
        <w:rPr>
          <w:noProof/>
        </w:rPr>
        <w:t xml:space="preserve"> 401(6756):877-884.</w:t>
      </w:r>
    </w:p>
    <w:p w14:paraId="0D069D9F" w14:textId="77777777" w:rsidR="00D336E6" w:rsidRPr="00D336E6" w:rsidRDefault="00D336E6" w:rsidP="00D336E6">
      <w:pPr>
        <w:pStyle w:val="EndNoteBibliography"/>
        <w:ind w:left="720" w:hanging="720"/>
        <w:rPr>
          <w:noProof/>
        </w:rPr>
      </w:pPr>
      <w:r w:rsidRPr="00D336E6">
        <w:rPr>
          <w:noProof/>
        </w:rPr>
        <w:t>30.</w:t>
      </w:r>
      <w:r w:rsidRPr="00D336E6">
        <w:rPr>
          <w:noProof/>
        </w:rPr>
        <w:tab/>
        <w:t xml:space="preserve">Bastin Y, Coupez A, &amp; Mann M (1999) Continuity and divergence in the Bantu languages: perspectives from a lexicostatistic study. </w:t>
      </w:r>
      <w:r w:rsidRPr="00D336E6">
        <w:rPr>
          <w:i/>
          <w:noProof/>
        </w:rPr>
        <w:t>Annales, Sciences humaines</w:t>
      </w:r>
      <w:r w:rsidRPr="00D336E6">
        <w:rPr>
          <w:noProof/>
        </w:rPr>
        <w:t xml:space="preserve"> 162:315–317.</w:t>
      </w:r>
    </w:p>
    <w:p w14:paraId="05437D48" w14:textId="77777777" w:rsidR="00D336E6" w:rsidRPr="00D336E6" w:rsidRDefault="00D336E6" w:rsidP="00D336E6">
      <w:pPr>
        <w:pStyle w:val="EndNoteBibliography"/>
        <w:ind w:left="720" w:hanging="720"/>
        <w:rPr>
          <w:noProof/>
        </w:rPr>
      </w:pPr>
      <w:r w:rsidRPr="00D336E6">
        <w:rPr>
          <w:noProof/>
        </w:rPr>
        <w:t>31.</w:t>
      </w:r>
      <w:r w:rsidRPr="00D336E6">
        <w:rPr>
          <w:noProof/>
        </w:rPr>
        <w:tab/>
        <w:t xml:space="preserve">Fritz SA &amp; Purvis A (2010) Selectivity in Mammalian Extinction Risk and Threat Types: a New Measure of Phylogenetic Signal Strength in Binary Traits. </w:t>
      </w:r>
      <w:r w:rsidRPr="00D336E6">
        <w:rPr>
          <w:i/>
          <w:noProof/>
        </w:rPr>
        <w:t>Conservation Biology</w:t>
      </w:r>
      <w:r w:rsidRPr="00D336E6">
        <w:rPr>
          <w:noProof/>
        </w:rPr>
        <w:t xml:space="preserve"> 24(4):1042-1051.</w:t>
      </w:r>
    </w:p>
    <w:p w14:paraId="26D80E28" w14:textId="77777777" w:rsidR="00D336E6" w:rsidRPr="00D336E6" w:rsidRDefault="00D336E6" w:rsidP="00D336E6">
      <w:pPr>
        <w:pStyle w:val="EndNoteBibliography"/>
        <w:ind w:left="720" w:hanging="720"/>
        <w:rPr>
          <w:noProof/>
        </w:rPr>
      </w:pPr>
      <w:r w:rsidRPr="00D336E6">
        <w:rPr>
          <w:noProof/>
        </w:rPr>
        <w:t>32.</w:t>
      </w:r>
      <w:r w:rsidRPr="00D336E6">
        <w:rPr>
          <w:noProof/>
        </w:rPr>
        <w:tab/>
        <w:t xml:space="preserve">Pagel MD, Meade A, &amp; Barker D (2004) Bayesian estimation of ancestral character states on phylogenies. </w:t>
      </w:r>
      <w:r w:rsidRPr="00D336E6">
        <w:rPr>
          <w:i/>
          <w:noProof/>
        </w:rPr>
        <w:t>Systematic Biology</w:t>
      </w:r>
      <w:r w:rsidRPr="00D336E6">
        <w:rPr>
          <w:noProof/>
        </w:rPr>
        <w:t xml:space="preserve"> 53(5):673-684.</w:t>
      </w:r>
    </w:p>
    <w:p w14:paraId="4583242F" w14:textId="77777777" w:rsidR="00D336E6" w:rsidRPr="00D336E6" w:rsidRDefault="00D336E6" w:rsidP="00D336E6">
      <w:pPr>
        <w:pStyle w:val="EndNoteBibliography"/>
        <w:ind w:left="720" w:hanging="720"/>
        <w:rPr>
          <w:noProof/>
        </w:rPr>
      </w:pPr>
      <w:r w:rsidRPr="00D336E6">
        <w:rPr>
          <w:noProof/>
        </w:rPr>
        <w:t>33.</w:t>
      </w:r>
      <w:r w:rsidRPr="00D336E6">
        <w:rPr>
          <w:noProof/>
        </w:rPr>
        <w:tab/>
        <w:t>Ehret C (2002) The Civilizations of Africa: a History to 1800.  (University Press of Virginia, Charlottesville).</w:t>
      </w:r>
    </w:p>
    <w:p w14:paraId="28AFE4F4" w14:textId="77777777" w:rsidR="00D336E6" w:rsidRPr="00D336E6" w:rsidRDefault="00D336E6" w:rsidP="00D336E6">
      <w:pPr>
        <w:pStyle w:val="EndNoteBibliography"/>
        <w:ind w:left="720" w:hanging="720"/>
        <w:rPr>
          <w:noProof/>
        </w:rPr>
      </w:pPr>
      <w:r w:rsidRPr="00D336E6">
        <w:rPr>
          <w:noProof/>
        </w:rPr>
        <w:t>34.</w:t>
      </w:r>
      <w:r w:rsidRPr="00D336E6">
        <w:rPr>
          <w:noProof/>
        </w:rPr>
        <w:tab/>
        <w:t xml:space="preserve">Gifford-Gonzalez D &amp; Hanotte O (2011) Domesticating Animals in Africa: Implications of Genetic and Archaeological Findings. </w:t>
      </w:r>
      <w:r w:rsidRPr="00D336E6">
        <w:rPr>
          <w:i/>
          <w:noProof/>
        </w:rPr>
        <w:t>J World Prehist</w:t>
      </w:r>
      <w:r w:rsidRPr="00D336E6">
        <w:rPr>
          <w:noProof/>
        </w:rPr>
        <w:t xml:space="preserve"> 24(1):1-23.</w:t>
      </w:r>
    </w:p>
    <w:p w14:paraId="395201BB" w14:textId="77777777" w:rsidR="00D336E6" w:rsidRPr="00D336E6" w:rsidRDefault="00D336E6" w:rsidP="00D336E6">
      <w:pPr>
        <w:pStyle w:val="EndNoteBibliography"/>
        <w:ind w:left="720" w:hanging="720"/>
        <w:rPr>
          <w:noProof/>
        </w:rPr>
      </w:pPr>
      <w:r w:rsidRPr="00D336E6">
        <w:rPr>
          <w:noProof/>
        </w:rPr>
        <w:t>35.</w:t>
      </w:r>
      <w:r w:rsidRPr="00D336E6">
        <w:rPr>
          <w:noProof/>
        </w:rPr>
        <w:tab/>
        <w:t xml:space="preserve">Guthrie M (1967-1971) </w:t>
      </w:r>
      <w:r w:rsidRPr="00D336E6">
        <w:rPr>
          <w:i/>
          <w:noProof/>
        </w:rPr>
        <w:t>Comparative Bantu: an introduction to the comparative linguistics and prehistory of the Bantu languages</w:t>
      </w:r>
      <w:r w:rsidRPr="00D336E6">
        <w:rPr>
          <w:noProof/>
        </w:rPr>
        <w:t xml:space="preserve"> (Gregg International, Farnborough, UK).</w:t>
      </w:r>
    </w:p>
    <w:p w14:paraId="495949AF" w14:textId="77777777" w:rsidR="00D336E6" w:rsidRPr="00D336E6" w:rsidRDefault="00D336E6" w:rsidP="00D336E6">
      <w:pPr>
        <w:pStyle w:val="EndNoteBibliography"/>
        <w:ind w:left="720" w:hanging="720"/>
        <w:rPr>
          <w:noProof/>
        </w:rPr>
      </w:pPr>
      <w:r w:rsidRPr="00D336E6">
        <w:rPr>
          <w:noProof/>
        </w:rPr>
        <w:t>36.</w:t>
      </w:r>
      <w:r w:rsidRPr="00D336E6">
        <w:rPr>
          <w:noProof/>
        </w:rPr>
        <w:tab/>
        <w:t xml:space="preserve">Ember M (1967) The emergence of neolocal residence. </w:t>
      </w:r>
      <w:r w:rsidRPr="00D336E6">
        <w:rPr>
          <w:i/>
          <w:noProof/>
        </w:rPr>
        <w:t>Transactions of the New York Academy of Sciences</w:t>
      </w:r>
      <w:r w:rsidRPr="00D336E6">
        <w:rPr>
          <w:noProof/>
        </w:rPr>
        <w:t xml:space="preserve"> 30(2 Series II):291-302.</w:t>
      </w:r>
    </w:p>
    <w:p w14:paraId="3C81FECE" w14:textId="77777777" w:rsidR="00D336E6" w:rsidRPr="00D336E6" w:rsidRDefault="00D336E6" w:rsidP="00D336E6">
      <w:pPr>
        <w:pStyle w:val="EndNoteBibliography"/>
        <w:ind w:left="720" w:hanging="720"/>
        <w:rPr>
          <w:noProof/>
        </w:rPr>
      </w:pPr>
      <w:r w:rsidRPr="00D336E6">
        <w:rPr>
          <w:noProof/>
        </w:rPr>
        <w:lastRenderedPageBreak/>
        <w:t>37.</w:t>
      </w:r>
      <w:r w:rsidRPr="00D336E6">
        <w:rPr>
          <w:noProof/>
        </w:rPr>
        <w:tab/>
        <w:t xml:space="preserve">Seielstad MT, Minch E, &amp; Cavalli-Sforza LL (1998) Genetic evidence for a higher female migration rate in humans. </w:t>
      </w:r>
      <w:r w:rsidRPr="00D336E6">
        <w:rPr>
          <w:i/>
          <w:noProof/>
        </w:rPr>
        <w:t>Nat Genet</w:t>
      </w:r>
      <w:r w:rsidRPr="00D336E6">
        <w:rPr>
          <w:noProof/>
        </w:rPr>
        <w:t xml:space="preserve"> 20(3):278-280.</w:t>
      </w:r>
    </w:p>
    <w:p w14:paraId="74CE0A50" w14:textId="77777777" w:rsidR="00D336E6" w:rsidRPr="00D336E6" w:rsidRDefault="00D336E6" w:rsidP="00D336E6">
      <w:pPr>
        <w:pStyle w:val="EndNoteBibliography"/>
        <w:ind w:left="720" w:hanging="720"/>
        <w:rPr>
          <w:noProof/>
        </w:rPr>
      </w:pPr>
      <w:r w:rsidRPr="00D336E6">
        <w:rPr>
          <w:noProof/>
        </w:rPr>
        <w:t>38.</w:t>
      </w:r>
      <w:r w:rsidRPr="00D336E6">
        <w:rPr>
          <w:noProof/>
        </w:rPr>
        <w:tab/>
        <w:t>Hammer MF</w:t>
      </w:r>
      <w:r w:rsidRPr="00D336E6">
        <w:rPr>
          <w:i/>
          <w:noProof/>
        </w:rPr>
        <w:t>, et al.</w:t>
      </w:r>
      <w:r w:rsidRPr="00D336E6">
        <w:rPr>
          <w:noProof/>
        </w:rPr>
        <w:t xml:space="preserve"> (2001) Hierarchical patterns of global human Y-Chromosome diversity. </w:t>
      </w:r>
      <w:r w:rsidRPr="00D336E6">
        <w:rPr>
          <w:i/>
          <w:noProof/>
        </w:rPr>
        <w:t>Mol Biol Evol</w:t>
      </w:r>
      <w:r w:rsidRPr="00D336E6">
        <w:rPr>
          <w:noProof/>
        </w:rPr>
        <w:t xml:space="preserve"> 18(7):1189-1203.</w:t>
      </w:r>
    </w:p>
    <w:p w14:paraId="6F45E373" w14:textId="77777777" w:rsidR="00D336E6" w:rsidRPr="00D336E6" w:rsidRDefault="00D336E6" w:rsidP="00D336E6">
      <w:pPr>
        <w:pStyle w:val="EndNoteBibliography"/>
        <w:ind w:left="720" w:hanging="720"/>
        <w:rPr>
          <w:noProof/>
        </w:rPr>
      </w:pPr>
      <w:r w:rsidRPr="00D336E6">
        <w:rPr>
          <w:noProof/>
        </w:rPr>
        <w:t>39.</w:t>
      </w:r>
      <w:r w:rsidRPr="00D336E6">
        <w:rPr>
          <w:noProof/>
        </w:rPr>
        <w:tab/>
        <w:t>Destro-Bisol G</w:t>
      </w:r>
      <w:r w:rsidRPr="00D336E6">
        <w:rPr>
          <w:i/>
          <w:noProof/>
        </w:rPr>
        <w:t>, et al.</w:t>
      </w:r>
      <w:r w:rsidRPr="00D336E6">
        <w:rPr>
          <w:noProof/>
        </w:rPr>
        <w:t xml:space="preserve"> (2004) Variation of female and male lineages in sub-Saharan populations: the importance of sociocultural factors. </w:t>
      </w:r>
      <w:r w:rsidRPr="00D336E6">
        <w:rPr>
          <w:i/>
          <w:noProof/>
        </w:rPr>
        <w:t>Mol Biol Evol</w:t>
      </w:r>
      <w:r w:rsidRPr="00D336E6">
        <w:rPr>
          <w:noProof/>
        </w:rPr>
        <w:t xml:space="preserve"> 21(9):1673-1682.</w:t>
      </w:r>
    </w:p>
    <w:p w14:paraId="37C7938D" w14:textId="77777777" w:rsidR="00D336E6" w:rsidRPr="00D336E6" w:rsidRDefault="00D336E6" w:rsidP="00D336E6">
      <w:pPr>
        <w:pStyle w:val="EndNoteBibliography"/>
        <w:ind w:left="720" w:hanging="720"/>
        <w:rPr>
          <w:noProof/>
        </w:rPr>
      </w:pPr>
      <w:r w:rsidRPr="00D336E6">
        <w:rPr>
          <w:noProof/>
        </w:rPr>
        <w:t>40.</w:t>
      </w:r>
      <w:r w:rsidRPr="00D336E6">
        <w:rPr>
          <w:noProof/>
        </w:rPr>
        <w:tab/>
        <w:t xml:space="preserve">Ember M &amp; Ember CR (1971) Conditions favoring matrilocal versus patrilocal residence. </w:t>
      </w:r>
      <w:r w:rsidRPr="00D336E6">
        <w:rPr>
          <w:i/>
          <w:noProof/>
        </w:rPr>
        <w:t>American Anthropologist</w:t>
      </w:r>
      <w:r w:rsidRPr="00D336E6">
        <w:rPr>
          <w:noProof/>
        </w:rPr>
        <w:t xml:space="preserve"> 73(3):571-594.</w:t>
      </w:r>
    </w:p>
    <w:p w14:paraId="518C955D" w14:textId="77777777" w:rsidR="00D336E6" w:rsidRPr="00D336E6" w:rsidRDefault="00D336E6" w:rsidP="00D336E6">
      <w:pPr>
        <w:pStyle w:val="EndNoteBibliography"/>
        <w:ind w:left="720" w:hanging="720"/>
        <w:rPr>
          <w:noProof/>
        </w:rPr>
      </w:pPr>
      <w:r w:rsidRPr="00D336E6">
        <w:rPr>
          <w:noProof/>
        </w:rPr>
        <w:t>41.</w:t>
      </w:r>
      <w:r w:rsidRPr="00D336E6">
        <w:rPr>
          <w:noProof/>
        </w:rPr>
        <w:tab/>
        <w:t xml:space="preserve">Howell TL &amp; Kintigh KW (1996) Archaeological Identification of Kin Groups Using Mortuary and Biological Data: An Example from the American Southwest. </w:t>
      </w:r>
      <w:r w:rsidRPr="00D336E6">
        <w:rPr>
          <w:i/>
          <w:noProof/>
        </w:rPr>
        <w:t>American Antiquity</w:t>
      </w:r>
      <w:r w:rsidRPr="00D336E6">
        <w:rPr>
          <w:noProof/>
        </w:rPr>
        <w:t xml:space="preserve"> 61(3):537-554.</w:t>
      </w:r>
    </w:p>
    <w:p w14:paraId="33F390B1" w14:textId="77777777" w:rsidR="00D336E6" w:rsidRPr="00D336E6" w:rsidRDefault="00D336E6" w:rsidP="00D336E6">
      <w:pPr>
        <w:pStyle w:val="EndNoteBibliography"/>
        <w:ind w:left="720" w:hanging="720"/>
        <w:rPr>
          <w:noProof/>
        </w:rPr>
      </w:pPr>
      <w:r w:rsidRPr="00D336E6">
        <w:rPr>
          <w:noProof/>
        </w:rPr>
        <w:t>42.</w:t>
      </w:r>
      <w:r w:rsidRPr="00D336E6">
        <w:rPr>
          <w:noProof/>
        </w:rPr>
        <w:tab/>
        <w:t xml:space="preserve">Dudar JC, Waye JS, &amp; Saunders SR (2003) Determination of a kinship system using ancient DNA, mortuary practice, and historic records in an upper Canadian pioneer cemetery. </w:t>
      </w:r>
      <w:r w:rsidRPr="00D336E6">
        <w:rPr>
          <w:i/>
          <w:noProof/>
        </w:rPr>
        <w:t>International Journal of Osteoarchaeology</w:t>
      </w:r>
      <w:r w:rsidRPr="00D336E6">
        <w:rPr>
          <w:noProof/>
        </w:rPr>
        <w:t xml:space="preserve"> 13(4):232-246.</w:t>
      </w:r>
    </w:p>
    <w:p w14:paraId="5E2F4EEA" w14:textId="77777777" w:rsidR="00D336E6" w:rsidRPr="00D336E6" w:rsidRDefault="00D336E6" w:rsidP="00D336E6">
      <w:pPr>
        <w:pStyle w:val="EndNoteBibliography"/>
        <w:ind w:left="720" w:hanging="720"/>
        <w:rPr>
          <w:noProof/>
        </w:rPr>
      </w:pPr>
      <w:r w:rsidRPr="00D336E6">
        <w:rPr>
          <w:noProof/>
        </w:rPr>
        <w:t>43.</w:t>
      </w:r>
      <w:r w:rsidRPr="00D336E6">
        <w:rPr>
          <w:noProof/>
        </w:rPr>
        <w:tab/>
        <w:t>Wu J-J</w:t>
      </w:r>
      <w:r w:rsidRPr="00D336E6">
        <w:rPr>
          <w:i/>
          <w:noProof/>
        </w:rPr>
        <w:t>, et al.</w:t>
      </w:r>
      <w:r w:rsidRPr="00D336E6">
        <w:rPr>
          <w:noProof/>
        </w:rPr>
        <w:t xml:space="preserve"> (2013) Communal breeding promotes a matrilineal social system where husband and wife live apart. </w:t>
      </w:r>
      <w:r w:rsidRPr="00D336E6">
        <w:rPr>
          <w:i/>
          <w:noProof/>
        </w:rPr>
        <w:t>Proceedings of the Royal Society B: Biological Sciences</w:t>
      </w:r>
      <w:r w:rsidRPr="00D336E6">
        <w:rPr>
          <w:noProof/>
        </w:rPr>
        <w:t xml:space="preserve"> 280(1758).</w:t>
      </w:r>
    </w:p>
    <w:p w14:paraId="0D568820" w14:textId="77777777" w:rsidR="00D336E6" w:rsidRPr="00D336E6" w:rsidRDefault="00D336E6" w:rsidP="00D336E6">
      <w:pPr>
        <w:pStyle w:val="EndNoteBibliography"/>
        <w:ind w:left="720" w:hanging="720"/>
        <w:rPr>
          <w:noProof/>
        </w:rPr>
      </w:pPr>
      <w:r w:rsidRPr="00D336E6">
        <w:rPr>
          <w:noProof/>
        </w:rPr>
        <w:t>44.</w:t>
      </w:r>
      <w:r w:rsidRPr="00D336E6">
        <w:rPr>
          <w:noProof/>
        </w:rPr>
        <w:tab/>
        <w:t xml:space="preserve">Drummond A &amp; Rambaut A (2007) BEAST: Bayesian evolutionary analysis by sampling trees. </w:t>
      </w:r>
      <w:r w:rsidRPr="00D336E6">
        <w:rPr>
          <w:i/>
          <w:noProof/>
        </w:rPr>
        <w:t>BMC Evolutionary Biology</w:t>
      </w:r>
      <w:r w:rsidRPr="00D336E6">
        <w:rPr>
          <w:noProof/>
        </w:rPr>
        <w:t xml:space="preserve"> 7(1):214.</w:t>
      </w:r>
    </w:p>
    <w:p w14:paraId="5CCCA00C" w14:textId="77777777" w:rsidR="00D336E6" w:rsidRPr="00D336E6" w:rsidRDefault="00D336E6" w:rsidP="00D336E6">
      <w:pPr>
        <w:pStyle w:val="EndNoteBibliography"/>
        <w:ind w:left="720" w:hanging="720"/>
        <w:rPr>
          <w:noProof/>
        </w:rPr>
      </w:pPr>
      <w:r w:rsidRPr="00D336E6">
        <w:rPr>
          <w:noProof/>
        </w:rPr>
        <w:t>45.</w:t>
      </w:r>
      <w:r w:rsidRPr="00D336E6">
        <w:rPr>
          <w:noProof/>
        </w:rPr>
        <w:tab/>
        <w:t>Opie CF (2013) The evolution of social systems in human and non-human primates. DPhil (University of Oxford, Oxford).</w:t>
      </w:r>
    </w:p>
    <w:p w14:paraId="6309E6D4" w14:textId="3CD8BC06" w:rsidR="00D336E6" w:rsidRPr="00D336E6" w:rsidRDefault="00D336E6" w:rsidP="00D336E6">
      <w:pPr>
        <w:pStyle w:val="EndNoteBibliography"/>
        <w:ind w:left="720" w:hanging="720"/>
        <w:rPr>
          <w:noProof/>
        </w:rPr>
      </w:pPr>
      <w:r w:rsidRPr="00D336E6">
        <w:rPr>
          <w:noProof/>
        </w:rPr>
        <w:t>46.</w:t>
      </w:r>
      <w:r w:rsidRPr="00D336E6">
        <w:rPr>
          <w:noProof/>
        </w:rPr>
        <w:tab/>
        <w:t>Orme C</w:t>
      </w:r>
      <w:r w:rsidRPr="00D336E6">
        <w:rPr>
          <w:i/>
          <w:noProof/>
        </w:rPr>
        <w:t>, et al.</w:t>
      </w:r>
      <w:r w:rsidRPr="00D336E6">
        <w:rPr>
          <w:noProof/>
        </w:rPr>
        <w:t xml:space="preserve"> (2011) caper: Comparative Analyses of Phylogenetics and Evolution in R. </w:t>
      </w:r>
      <w:r w:rsidRPr="00D336E6">
        <w:rPr>
          <w:i/>
          <w:noProof/>
        </w:rPr>
        <w:t xml:space="preserve">URL: </w:t>
      </w:r>
      <w:hyperlink r:id="rId9" w:history="1">
        <w:r w:rsidRPr="00D336E6">
          <w:rPr>
            <w:rStyle w:val="Hyperlink"/>
            <w:rFonts w:asciiTheme="minorHAnsi" w:hAnsiTheme="minorHAnsi"/>
            <w:noProof/>
            <w:lang w:val="en-GB"/>
          </w:rPr>
          <w:t>http://cran.r-project.org/web/packages/caper/index.html</w:t>
        </w:r>
      </w:hyperlink>
      <w:r w:rsidRPr="00D336E6">
        <w:rPr>
          <w:noProof/>
        </w:rPr>
        <w:t>.</w:t>
      </w:r>
    </w:p>
    <w:p w14:paraId="45AF9C20" w14:textId="77777777" w:rsidR="00D336E6" w:rsidRPr="00D336E6" w:rsidRDefault="00D336E6" w:rsidP="00D336E6">
      <w:pPr>
        <w:pStyle w:val="EndNoteBibliography"/>
        <w:ind w:left="720" w:hanging="720"/>
        <w:rPr>
          <w:noProof/>
        </w:rPr>
      </w:pPr>
      <w:r w:rsidRPr="00D336E6">
        <w:rPr>
          <w:noProof/>
        </w:rPr>
        <w:t>47.</w:t>
      </w:r>
      <w:r w:rsidRPr="00D336E6">
        <w:rPr>
          <w:noProof/>
        </w:rPr>
        <w:tab/>
        <w:t>R Development Core Team (2008) R: A language and environment for statistical computing (R Foundation for Statistical Computing, Vienna, Austria).</w:t>
      </w:r>
    </w:p>
    <w:p w14:paraId="7CB23B58" w14:textId="13974D25" w:rsidR="00D336E6" w:rsidRPr="00D336E6" w:rsidRDefault="00D336E6" w:rsidP="00D336E6">
      <w:pPr>
        <w:pStyle w:val="EndNoteBibliography"/>
        <w:ind w:left="720" w:hanging="720"/>
        <w:rPr>
          <w:noProof/>
        </w:rPr>
      </w:pPr>
      <w:r w:rsidRPr="00D336E6">
        <w:rPr>
          <w:noProof/>
        </w:rPr>
        <w:t>48.</w:t>
      </w:r>
      <w:r w:rsidRPr="00D336E6">
        <w:rPr>
          <w:noProof/>
        </w:rPr>
        <w:tab/>
        <w:t>Rambaut A, Suchard M, Xie D, &amp; Drummond A (2013) Tracer v1.5 (</w:t>
      </w:r>
      <w:hyperlink r:id="rId10" w:history="1">
        <w:r w:rsidRPr="00D336E6">
          <w:rPr>
            <w:rStyle w:val="Hyperlink"/>
            <w:rFonts w:asciiTheme="minorHAnsi" w:hAnsiTheme="minorHAnsi"/>
            <w:noProof/>
            <w:lang w:val="en-GB"/>
          </w:rPr>
          <w:t>http://beast.bio.ed.ac.uk/Tracer)</w:t>
        </w:r>
      </w:hyperlink>
      <w:r w:rsidRPr="00D336E6">
        <w:rPr>
          <w:noProof/>
        </w:rPr>
        <w:t>.</w:t>
      </w:r>
    </w:p>
    <w:p w14:paraId="57C35D7D" w14:textId="77777777" w:rsidR="00D336E6" w:rsidRPr="00D336E6" w:rsidRDefault="00D336E6" w:rsidP="00D336E6">
      <w:pPr>
        <w:pStyle w:val="EndNoteBibliography"/>
        <w:ind w:left="720" w:hanging="720"/>
        <w:rPr>
          <w:noProof/>
        </w:rPr>
      </w:pPr>
      <w:r w:rsidRPr="00D336E6">
        <w:rPr>
          <w:noProof/>
        </w:rPr>
        <w:t>49.</w:t>
      </w:r>
      <w:r w:rsidRPr="00D336E6">
        <w:rPr>
          <w:noProof/>
        </w:rPr>
        <w:tab/>
        <w:t xml:space="preserve">Currie TE, Greenhill SJ, Gray RD, Hasegawa T, &amp; Mace R (2010) Rise and fall of political complexity in island South-East Asia and the Pacific. </w:t>
      </w:r>
      <w:r w:rsidRPr="00D336E6">
        <w:rPr>
          <w:i/>
          <w:noProof/>
        </w:rPr>
        <w:t>Nature</w:t>
      </w:r>
      <w:r w:rsidRPr="00D336E6">
        <w:rPr>
          <w:noProof/>
        </w:rPr>
        <w:t xml:space="preserve"> 467(7317):801-804.</w:t>
      </w:r>
    </w:p>
    <w:p w14:paraId="23780F80" w14:textId="77777777" w:rsidR="00D336E6" w:rsidRPr="00D336E6" w:rsidRDefault="00D336E6" w:rsidP="00D336E6">
      <w:pPr>
        <w:pStyle w:val="EndNoteBibliography"/>
        <w:ind w:left="720" w:hanging="720"/>
        <w:rPr>
          <w:noProof/>
        </w:rPr>
      </w:pPr>
      <w:r w:rsidRPr="00D336E6">
        <w:rPr>
          <w:noProof/>
        </w:rPr>
        <w:t>50.</w:t>
      </w:r>
      <w:r w:rsidRPr="00D336E6">
        <w:rPr>
          <w:noProof/>
        </w:rPr>
        <w:tab/>
        <w:t xml:space="preserve">Kass RE &amp; Raftery AE (1995) Bayes factors. </w:t>
      </w:r>
      <w:r w:rsidRPr="00D336E6">
        <w:rPr>
          <w:i/>
          <w:noProof/>
        </w:rPr>
        <w:t>Journal of the American Statistical Association</w:t>
      </w:r>
      <w:r w:rsidRPr="00D336E6">
        <w:rPr>
          <w:noProof/>
        </w:rPr>
        <w:t xml:space="preserve"> 90(430):773-795.</w:t>
      </w:r>
    </w:p>
    <w:p w14:paraId="4DE33B05" w14:textId="2DEE2116" w:rsidR="009C0F39" w:rsidRDefault="004A1E14" w:rsidP="00C275F8">
      <w:pPr>
        <w:pStyle w:val="Caption"/>
      </w:pPr>
      <w:r w:rsidRPr="00683852">
        <w:fldChar w:fldCharType="end"/>
      </w:r>
    </w:p>
    <w:p w14:paraId="215C0AD5" w14:textId="77777777" w:rsidR="009C0F39" w:rsidRDefault="009C0F39">
      <w:pPr>
        <w:rPr>
          <w:rFonts w:asciiTheme="majorHAnsi" w:eastAsiaTheme="minorHAnsi" w:hAnsiTheme="majorHAnsi"/>
          <w:b/>
          <w:bCs/>
          <w:sz w:val="20"/>
          <w:szCs w:val="18"/>
        </w:rPr>
      </w:pPr>
      <w:r>
        <w:br w:type="page"/>
      </w:r>
    </w:p>
    <w:p w14:paraId="63184E6A" w14:textId="77777777" w:rsidR="00C275F8" w:rsidRPr="00683852" w:rsidRDefault="00C275F8" w:rsidP="00C275F8">
      <w:pPr>
        <w:pStyle w:val="Caption"/>
      </w:pPr>
      <w:r w:rsidRPr="00683852">
        <w:lastRenderedPageBreak/>
        <w:t xml:space="preserve">Figure </w:t>
      </w:r>
      <w:r>
        <w:t>1</w:t>
      </w:r>
      <w:r w:rsidR="00A032D6">
        <w:t>.</w:t>
      </w:r>
      <w:r w:rsidRPr="00683852">
        <w:t xml:space="preserve"> </w:t>
      </w:r>
      <w:proofErr w:type="gramStart"/>
      <w:r w:rsidRPr="00683852">
        <w:t>Ancestral reconstruction of descent across Bantu cultures.</w:t>
      </w:r>
      <w:proofErr w:type="gramEnd"/>
      <w:r w:rsidRPr="00683852">
        <w:t xml:space="preserve"> The pies at each node show the mean probability of each state from the MCMC analysis plotted on the consensus tree. Grey in the pies shows uncertainty that the node exists in the tree sample. Letters (A-G) denote switch points in the state of descent along the expansion route on the phylogeny, for comparison with the residence trait </w:t>
      </w:r>
      <w:r>
        <w:t>(Figure S3</w:t>
      </w:r>
      <w:r w:rsidRPr="00683852">
        <w:t xml:space="preserve">). </w:t>
      </w:r>
      <w:r w:rsidR="006C3162" w:rsidRPr="00683852">
        <w:t xml:space="preserve">Cultural groups </w:t>
      </w:r>
      <w:r w:rsidR="006C3162">
        <w:t>follow</w:t>
      </w:r>
      <w:r w:rsidR="006C3162" w:rsidRPr="00683852">
        <w:t xml:space="preserve"> Guthrie </w:t>
      </w:r>
      <w:r w:rsidR="008270B6">
        <w:rPr>
          <w:noProof/>
        </w:rPr>
        <w:t>(32</w:t>
      </w:r>
      <w:r w:rsidR="006C3162">
        <w:rPr>
          <w:noProof/>
        </w:rPr>
        <w:t>)</w:t>
      </w:r>
      <w:r w:rsidR="006C3162" w:rsidRPr="00683852">
        <w:t>.</w:t>
      </w:r>
      <w:r w:rsidRPr="00683852">
        <w:t xml:space="preserve"> </w:t>
      </w:r>
    </w:p>
    <w:p w14:paraId="2DEF0609" w14:textId="5578A345" w:rsidR="00722E65" w:rsidRDefault="00C275F8" w:rsidP="009C0F39">
      <w:pPr>
        <w:pStyle w:val="Caption"/>
      </w:pPr>
      <w:r w:rsidRPr="00683852">
        <w:t xml:space="preserve">Figure </w:t>
      </w:r>
      <w:r>
        <w:t>2</w:t>
      </w:r>
      <w:r w:rsidR="00A032D6">
        <w:t>.</w:t>
      </w:r>
      <w:r w:rsidRPr="00683852">
        <w:t xml:space="preserve"> </w:t>
      </w:r>
      <w:r w:rsidR="0006236D">
        <w:t>Estimated rate parameters</w:t>
      </w:r>
      <w:r w:rsidR="0006236D" w:rsidRPr="00683852">
        <w:t xml:space="preserve"> </w:t>
      </w:r>
      <w:r w:rsidRPr="00683852">
        <w:t>of correlated evolution between descent and residence across the Bantu phylogeny</w:t>
      </w:r>
      <w:r w:rsidR="0006236D">
        <w:t xml:space="preserve"> under the RJMCMC analysis</w:t>
      </w:r>
      <w:r w:rsidRPr="00683852">
        <w:t>. Z denotes number of times the transition rate is assigned to zero as a proportion of posterior probability distribution. Thickness of arrows reflects proportion of time transition rate is not assigned to zero. Number below rate name (</w:t>
      </w:r>
      <w:proofErr w:type="spellStart"/>
      <w:r w:rsidRPr="00683852">
        <w:t>q</w:t>
      </w:r>
      <w:r w:rsidRPr="00683852">
        <w:rPr>
          <w:vertAlign w:val="subscript"/>
        </w:rPr>
        <w:t>ij</w:t>
      </w:r>
      <w:proofErr w:type="spellEnd"/>
      <w:r w:rsidRPr="00683852">
        <w:t>) is the mean transition rate where rate distribution approximates normal. Grey line denotes a slow transition rate.</w:t>
      </w:r>
      <w:r>
        <w:t xml:space="preserve"> Letters next to states denote root (A), derived state (D) and intermediate states (B &amp; C).</w:t>
      </w:r>
    </w:p>
    <w:sectPr w:rsidR="00722E65" w:rsidSect="003D1608">
      <w:footerReference w:type="even" r:id="rId11"/>
      <w:footerReference w:type="default" r:id="rId1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A38238" w14:textId="77777777" w:rsidR="00D10C2E" w:rsidRDefault="00D10C2E" w:rsidP="0084724E">
      <w:r>
        <w:separator/>
      </w:r>
    </w:p>
  </w:endnote>
  <w:endnote w:type="continuationSeparator" w:id="0">
    <w:p w14:paraId="24FF26ED" w14:textId="77777777" w:rsidR="00D10C2E" w:rsidRDefault="00D10C2E" w:rsidP="0084724E">
      <w:r>
        <w:continuationSeparator/>
      </w:r>
    </w:p>
  </w:endnote>
  <w:endnote w:type="continuationNotice" w:id="1">
    <w:p w14:paraId="6D0ABDD8" w14:textId="77777777" w:rsidR="00D10C2E" w:rsidRDefault="00D10C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ヒラギノ角ゴ Pro W3">
    <w:altName w:val="MS Mincho"/>
    <w:charset w:val="80"/>
    <w:family w:val="auto"/>
    <w:pitch w:val="variable"/>
    <w:sig w:usb0="00000000" w:usb1="00000000" w:usb2="01000407" w:usb3="00000000" w:csb0="00020000" w:csb1="00000000"/>
  </w:font>
  <w:font w:name="Verdana">
    <w:panose1 w:val="020B0604030504040204"/>
    <w:charset w:val="00"/>
    <w:family w:val="swiss"/>
    <w:pitch w:val="variable"/>
    <w:sig w:usb0="A1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3D54E5" w14:textId="77777777" w:rsidR="00D10C2E" w:rsidRDefault="00D10C2E" w:rsidP="00872D1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bookmarkStart w:id="0" w:name="_GoBack"/>
    <w:bookmarkEnd w:id="0"/>
  </w:p>
  <w:p w14:paraId="0BEE98C8" w14:textId="77777777" w:rsidR="00D10C2E" w:rsidRDefault="00D10C2E" w:rsidP="008B45D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BC08A1" w14:textId="77777777" w:rsidR="00D10C2E" w:rsidRDefault="00D10C2E" w:rsidP="0008487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13052">
      <w:rPr>
        <w:rStyle w:val="PageNumber"/>
        <w:noProof/>
      </w:rPr>
      <w:t>23</w:t>
    </w:r>
    <w:r>
      <w:rPr>
        <w:rStyle w:val="PageNumber"/>
      </w:rPr>
      <w:fldChar w:fldCharType="end"/>
    </w:r>
  </w:p>
  <w:p w14:paraId="5AA3DA89" w14:textId="77777777" w:rsidR="00D10C2E" w:rsidRDefault="00D10C2E" w:rsidP="008B45D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C4D92D" w14:textId="77777777" w:rsidR="00D10C2E" w:rsidRDefault="00D10C2E" w:rsidP="0084724E">
      <w:r>
        <w:separator/>
      </w:r>
    </w:p>
  </w:footnote>
  <w:footnote w:type="continuationSeparator" w:id="0">
    <w:p w14:paraId="271E20C4" w14:textId="77777777" w:rsidR="00D10C2E" w:rsidRDefault="00D10C2E" w:rsidP="0084724E">
      <w:r>
        <w:continuationSeparator/>
      </w:r>
    </w:p>
  </w:footnote>
  <w:footnote w:type="continuationNotice" w:id="1">
    <w:p w14:paraId="115355FC" w14:textId="77777777" w:rsidR="00D10C2E" w:rsidRDefault="00D10C2E"/>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0szexm5dpryew02rv525v5eae9sazesrr&quot;&gt;DPhil&lt;record-ids&gt;&lt;item&gt;1041&lt;/item&gt;&lt;item&gt;1044&lt;/item&gt;&lt;item&gt;1045&lt;/item&gt;&lt;item&gt;1046&lt;/item&gt;&lt;item&gt;1050&lt;/item&gt;&lt;item&gt;1055&lt;/item&gt;&lt;item&gt;1056&lt;/item&gt;&lt;item&gt;1059&lt;/item&gt;&lt;item&gt;1060&lt;/item&gt;&lt;item&gt;1061&lt;/item&gt;&lt;item&gt;1062&lt;/item&gt;&lt;item&gt;1063&lt;/item&gt;&lt;item&gt;1069&lt;/item&gt;&lt;item&gt;1074&lt;/item&gt;&lt;item&gt;1086&lt;/item&gt;&lt;item&gt;1087&lt;/item&gt;&lt;item&gt;1156&lt;/item&gt;&lt;item&gt;1165&lt;/item&gt;&lt;item&gt;1172&lt;/item&gt;&lt;item&gt;1180&lt;/item&gt;&lt;item&gt;1184&lt;/item&gt;&lt;item&gt;1204&lt;/item&gt;&lt;item&gt;1210&lt;/item&gt;&lt;item&gt;1231&lt;/item&gt;&lt;item&gt;1293&lt;/item&gt;&lt;item&gt;1323&lt;/item&gt;&lt;item&gt;1346&lt;/item&gt;&lt;item&gt;1351&lt;/item&gt;&lt;item&gt;1360&lt;/item&gt;&lt;item&gt;1365&lt;/item&gt;&lt;item&gt;1369&lt;/item&gt;&lt;item&gt;1388&lt;/item&gt;&lt;item&gt;1404&lt;/item&gt;&lt;item&gt;1508&lt;/item&gt;&lt;item&gt;1541&lt;/item&gt;&lt;item&gt;1783&lt;/item&gt;&lt;item&gt;1859&lt;/item&gt;&lt;item&gt;1934&lt;/item&gt;&lt;item&gt;2011&lt;/item&gt;&lt;item&gt;2012&lt;/item&gt;&lt;item&gt;2089&lt;/item&gt;&lt;item&gt;2335&lt;/item&gt;&lt;item&gt;2358&lt;/item&gt;&lt;item&gt;2367&lt;/item&gt;&lt;item&gt;2368&lt;/item&gt;&lt;item&gt;2421&lt;/item&gt;&lt;item&gt;2423&lt;/item&gt;&lt;item&gt;2424&lt;/item&gt;&lt;item&gt;2425&lt;/item&gt;&lt;item&gt;2428&lt;/item&gt;&lt;/record-ids&gt;&lt;/item&gt;&lt;/Libraries&gt;"/>
  </w:docVars>
  <w:rsids>
    <w:rsidRoot w:val="00722E65"/>
    <w:rsid w:val="00001D1E"/>
    <w:rsid w:val="00006C54"/>
    <w:rsid w:val="00012F6F"/>
    <w:rsid w:val="00013052"/>
    <w:rsid w:val="000222B0"/>
    <w:rsid w:val="00025F0B"/>
    <w:rsid w:val="000273F5"/>
    <w:rsid w:val="00027749"/>
    <w:rsid w:val="0004485B"/>
    <w:rsid w:val="00047E33"/>
    <w:rsid w:val="00052FC7"/>
    <w:rsid w:val="00060937"/>
    <w:rsid w:val="0006236D"/>
    <w:rsid w:val="0006789F"/>
    <w:rsid w:val="00075265"/>
    <w:rsid w:val="000813FE"/>
    <w:rsid w:val="00083E15"/>
    <w:rsid w:val="00084874"/>
    <w:rsid w:val="00086910"/>
    <w:rsid w:val="00094513"/>
    <w:rsid w:val="00095A27"/>
    <w:rsid w:val="0009797A"/>
    <w:rsid w:val="000A5B2D"/>
    <w:rsid w:val="000A6176"/>
    <w:rsid w:val="000B4F19"/>
    <w:rsid w:val="000B732C"/>
    <w:rsid w:val="000C285E"/>
    <w:rsid w:val="000D0189"/>
    <w:rsid w:val="000D5526"/>
    <w:rsid w:val="000E361F"/>
    <w:rsid w:val="000F1855"/>
    <w:rsid w:val="000F2B71"/>
    <w:rsid w:val="000F61C9"/>
    <w:rsid w:val="000F6D8A"/>
    <w:rsid w:val="000F7B23"/>
    <w:rsid w:val="00101DE4"/>
    <w:rsid w:val="00101F47"/>
    <w:rsid w:val="00103235"/>
    <w:rsid w:val="001047FB"/>
    <w:rsid w:val="00112FAE"/>
    <w:rsid w:val="001203D4"/>
    <w:rsid w:val="001246D6"/>
    <w:rsid w:val="00124B84"/>
    <w:rsid w:val="001264A2"/>
    <w:rsid w:val="00126AAD"/>
    <w:rsid w:val="00133689"/>
    <w:rsid w:val="0014036C"/>
    <w:rsid w:val="001644E4"/>
    <w:rsid w:val="00164E99"/>
    <w:rsid w:val="001664E4"/>
    <w:rsid w:val="00167D21"/>
    <w:rsid w:val="00171F0C"/>
    <w:rsid w:val="001745F8"/>
    <w:rsid w:val="001801E8"/>
    <w:rsid w:val="00182368"/>
    <w:rsid w:val="00184229"/>
    <w:rsid w:val="00186B17"/>
    <w:rsid w:val="00187CD7"/>
    <w:rsid w:val="00190330"/>
    <w:rsid w:val="001922C3"/>
    <w:rsid w:val="0019334C"/>
    <w:rsid w:val="00196043"/>
    <w:rsid w:val="001A08C9"/>
    <w:rsid w:val="001B4714"/>
    <w:rsid w:val="001B47D6"/>
    <w:rsid w:val="001B6406"/>
    <w:rsid w:val="001C2A4D"/>
    <w:rsid w:val="001D194B"/>
    <w:rsid w:val="001D658D"/>
    <w:rsid w:val="001D75DF"/>
    <w:rsid w:val="001E0F69"/>
    <w:rsid w:val="001E2B8D"/>
    <w:rsid w:val="001F2665"/>
    <w:rsid w:val="001F409C"/>
    <w:rsid w:val="001F6E69"/>
    <w:rsid w:val="00203D85"/>
    <w:rsid w:val="00206E3D"/>
    <w:rsid w:val="00207CFC"/>
    <w:rsid w:val="00210311"/>
    <w:rsid w:val="0021263F"/>
    <w:rsid w:val="00214D40"/>
    <w:rsid w:val="00221C52"/>
    <w:rsid w:val="00233134"/>
    <w:rsid w:val="0023346A"/>
    <w:rsid w:val="00235640"/>
    <w:rsid w:val="00241063"/>
    <w:rsid w:val="0024396E"/>
    <w:rsid w:val="002538C5"/>
    <w:rsid w:val="0025451A"/>
    <w:rsid w:val="002664E7"/>
    <w:rsid w:val="00270774"/>
    <w:rsid w:val="00270AA2"/>
    <w:rsid w:val="00272CF1"/>
    <w:rsid w:val="0027319A"/>
    <w:rsid w:val="0027720A"/>
    <w:rsid w:val="00285DFC"/>
    <w:rsid w:val="00285FBE"/>
    <w:rsid w:val="00292C5C"/>
    <w:rsid w:val="002A6031"/>
    <w:rsid w:val="002B5E78"/>
    <w:rsid w:val="002D7ABF"/>
    <w:rsid w:val="002E35E7"/>
    <w:rsid w:val="002F15FD"/>
    <w:rsid w:val="00304C99"/>
    <w:rsid w:val="00305252"/>
    <w:rsid w:val="00305314"/>
    <w:rsid w:val="00307D8B"/>
    <w:rsid w:val="00310EB1"/>
    <w:rsid w:val="00310EDE"/>
    <w:rsid w:val="003111F7"/>
    <w:rsid w:val="0031525E"/>
    <w:rsid w:val="00315AD6"/>
    <w:rsid w:val="00316510"/>
    <w:rsid w:val="003171D7"/>
    <w:rsid w:val="00326294"/>
    <w:rsid w:val="00330FA8"/>
    <w:rsid w:val="00333D04"/>
    <w:rsid w:val="003406DF"/>
    <w:rsid w:val="00350B60"/>
    <w:rsid w:val="00351B0A"/>
    <w:rsid w:val="00353C7E"/>
    <w:rsid w:val="00354A4B"/>
    <w:rsid w:val="003607FC"/>
    <w:rsid w:val="00363C63"/>
    <w:rsid w:val="00371B18"/>
    <w:rsid w:val="00374540"/>
    <w:rsid w:val="00375A2F"/>
    <w:rsid w:val="0039642A"/>
    <w:rsid w:val="003973E6"/>
    <w:rsid w:val="003A214E"/>
    <w:rsid w:val="003A4992"/>
    <w:rsid w:val="003B52F9"/>
    <w:rsid w:val="003C4E9E"/>
    <w:rsid w:val="003D1608"/>
    <w:rsid w:val="003D3720"/>
    <w:rsid w:val="003D517C"/>
    <w:rsid w:val="003E0A95"/>
    <w:rsid w:val="003E3D9B"/>
    <w:rsid w:val="003E7DB5"/>
    <w:rsid w:val="003F3FA4"/>
    <w:rsid w:val="003F4B77"/>
    <w:rsid w:val="003F7E18"/>
    <w:rsid w:val="004056D1"/>
    <w:rsid w:val="00405D4E"/>
    <w:rsid w:val="00407B8B"/>
    <w:rsid w:val="004147E6"/>
    <w:rsid w:val="004159A8"/>
    <w:rsid w:val="004226FB"/>
    <w:rsid w:val="00424312"/>
    <w:rsid w:val="0043222A"/>
    <w:rsid w:val="004509D1"/>
    <w:rsid w:val="00453719"/>
    <w:rsid w:val="00455EDF"/>
    <w:rsid w:val="00457685"/>
    <w:rsid w:val="00460056"/>
    <w:rsid w:val="00473807"/>
    <w:rsid w:val="00477776"/>
    <w:rsid w:val="004805EB"/>
    <w:rsid w:val="00481C0A"/>
    <w:rsid w:val="004826FF"/>
    <w:rsid w:val="00495BD8"/>
    <w:rsid w:val="004975F5"/>
    <w:rsid w:val="004A176D"/>
    <w:rsid w:val="004A1E14"/>
    <w:rsid w:val="004A248C"/>
    <w:rsid w:val="004A2D37"/>
    <w:rsid w:val="004A486D"/>
    <w:rsid w:val="004B1171"/>
    <w:rsid w:val="004B13B2"/>
    <w:rsid w:val="004B7336"/>
    <w:rsid w:val="004C06C1"/>
    <w:rsid w:val="004D060C"/>
    <w:rsid w:val="004D40B4"/>
    <w:rsid w:val="004D6665"/>
    <w:rsid w:val="004D78A3"/>
    <w:rsid w:val="004D7D0F"/>
    <w:rsid w:val="004E1D53"/>
    <w:rsid w:val="004E2BBE"/>
    <w:rsid w:val="004E3CE2"/>
    <w:rsid w:val="004E3FD8"/>
    <w:rsid w:val="004E46E5"/>
    <w:rsid w:val="004E48B7"/>
    <w:rsid w:val="0050236D"/>
    <w:rsid w:val="005220A2"/>
    <w:rsid w:val="005220BB"/>
    <w:rsid w:val="00530C9A"/>
    <w:rsid w:val="0053618C"/>
    <w:rsid w:val="00536A4B"/>
    <w:rsid w:val="00540691"/>
    <w:rsid w:val="0054630B"/>
    <w:rsid w:val="00552840"/>
    <w:rsid w:val="005549FB"/>
    <w:rsid w:val="00555770"/>
    <w:rsid w:val="00567DFC"/>
    <w:rsid w:val="00580C2E"/>
    <w:rsid w:val="005845DF"/>
    <w:rsid w:val="005873F6"/>
    <w:rsid w:val="005A0688"/>
    <w:rsid w:val="005A1723"/>
    <w:rsid w:val="005A3F34"/>
    <w:rsid w:val="005A4885"/>
    <w:rsid w:val="005B5F48"/>
    <w:rsid w:val="005B7CB8"/>
    <w:rsid w:val="005C17A5"/>
    <w:rsid w:val="005C38D6"/>
    <w:rsid w:val="005D067F"/>
    <w:rsid w:val="005D1954"/>
    <w:rsid w:val="005D4C68"/>
    <w:rsid w:val="005D51DD"/>
    <w:rsid w:val="005E06F7"/>
    <w:rsid w:val="005F279D"/>
    <w:rsid w:val="005F4C47"/>
    <w:rsid w:val="005F62D5"/>
    <w:rsid w:val="006026BC"/>
    <w:rsid w:val="0061479C"/>
    <w:rsid w:val="006153D7"/>
    <w:rsid w:val="00615F48"/>
    <w:rsid w:val="00621B41"/>
    <w:rsid w:val="00630796"/>
    <w:rsid w:val="00630D27"/>
    <w:rsid w:val="00636542"/>
    <w:rsid w:val="00636745"/>
    <w:rsid w:val="00640FE3"/>
    <w:rsid w:val="00641183"/>
    <w:rsid w:val="006443A1"/>
    <w:rsid w:val="00646F26"/>
    <w:rsid w:val="0064722A"/>
    <w:rsid w:val="00663332"/>
    <w:rsid w:val="00665262"/>
    <w:rsid w:val="00665CAA"/>
    <w:rsid w:val="00666399"/>
    <w:rsid w:val="00677230"/>
    <w:rsid w:val="00681ACA"/>
    <w:rsid w:val="00683621"/>
    <w:rsid w:val="00683852"/>
    <w:rsid w:val="00686A67"/>
    <w:rsid w:val="006928E2"/>
    <w:rsid w:val="00697408"/>
    <w:rsid w:val="00697950"/>
    <w:rsid w:val="006A7975"/>
    <w:rsid w:val="006A7EB4"/>
    <w:rsid w:val="006B09D3"/>
    <w:rsid w:val="006B2395"/>
    <w:rsid w:val="006B6B41"/>
    <w:rsid w:val="006C1CA4"/>
    <w:rsid w:val="006C3162"/>
    <w:rsid w:val="006C3C2A"/>
    <w:rsid w:val="006D3422"/>
    <w:rsid w:val="006D71B6"/>
    <w:rsid w:val="006E384E"/>
    <w:rsid w:val="006E4BB7"/>
    <w:rsid w:val="00700C1D"/>
    <w:rsid w:val="00702514"/>
    <w:rsid w:val="007031D7"/>
    <w:rsid w:val="00704BF7"/>
    <w:rsid w:val="00711B2E"/>
    <w:rsid w:val="00720120"/>
    <w:rsid w:val="00722B5B"/>
    <w:rsid w:val="00722E65"/>
    <w:rsid w:val="00736849"/>
    <w:rsid w:val="0074085D"/>
    <w:rsid w:val="00740D43"/>
    <w:rsid w:val="007433CE"/>
    <w:rsid w:val="0074533D"/>
    <w:rsid w:val="00750FB6"/>
    <w:rsid w:val="00751EA8"/>
    <w:rsid w:val="00752E4A"/>
    <w:rsid w:val="00753CA1"/>
    <w:rsid w:val="007564A4"/>
    <w:rsid w:val="007658D9"/>
    <w:rsid w:val="00771691"/>
    <w:rsid w:val="00777516"/>
    <w:rsid w:val="00777C24"/>
    <w:rsid w:val="0078312B"/>
    <w:rsid w:val="00787122"/>
    <w:rsid w:val="00787A25"/>
    <w:rsid w:val="0079226E"/>
    <w:rsid w:val="007944A6"/>
    <w:rsid w:val="007A17D4"/>
    <w:rsid w:val="007A7F0B"/>
    <w:rsid w:val="007B46EE"/>
    <w:rsid w:val="007B5246"/>
    <w:rsid w:val="007C0ED2"/>
    <w:rsid w:val="007D5A0C"/>
    <w:rsid w:val="007D72BB"/>
    <w:rsid w:val="007E27A7"/>
    <w:rsid w:val="007E35EF"/>
    <w:rsid w:val="007E773D"/>
    <w:rsid w:val="007F234D"/>
    <w:rsid w:val="00801150"/>
    <w:rsid w:val="00815D15"/>
    <w:rsid w:val="008205D4"/>
    <w:rsid w:val="00822281"/>
    <w:rsid w:val="008236BF"/>
    <w:rsid w:val="008250D2"/>
    <w:rsid w:val="008255EC"/>
    <w:rsid w:val="00826BD4"/>
    <w:rsid w:val="008270B6"/>
    <w:rsid w:val="0083494B"/>
    <w:rsid w:val="0084724E"/>
    <w:rsid w:val="00847323"/>
    <w:rsid w:val="008524B6"/>
    <w:rsid w:val="0085483A"/>
    <w:rsid w:val="00854B8A"/>
    <w:rsid w:val="00863F03"/>
    <w:rsid w:val="008672B9"/>
    <w:rsid w:val="00872D16"/>
    <w:rsid w:val="00881B7A"/>
    <w:rsid w:val="00882F9A"/>
    <w:rsid w:val="0089067D"/>
    <w:rsid w:val="00896770"/>
    <w:rsid w:val="00897606"/>
    <w:rsid w:val="008A0B34"/>
    <w:rsid w:val="008A1AF7"/>
    <w:rsid w:val="008A7252"/>
    <w:rsid w:val="008B45DB"/>
    <w:rsid w:val="008B5456"/>
    <w:rsid w:val="008B775C"/>
    <w:rsid w:val="008C0489"/>
    <w:rsid w:val="008C526B"/>
    <w:rsid w:val="008C6863"/>
    <w:rsid w:val="008D3422"/>
    <w:rsid w:val="008D6F7D"/>
    <w:rsid w:val="008E285C"/>
    <w:rsid w:val="008E4DB7"/>
    <w:rsid w:val="008E4F8F"/>
    <w:rsid w:val="008E7271"/>
    <w:rsid w:val="008F1343"/>
    <w:rsid w:val="008F3C9C"/>
    <w:rsid w:val="008F4D9C"/>
    <w:rsid w:val="008F505A"/>
    <w:rsid w:val="008F6365"/>
    <w:rsid w:val="00900669"/>
    <w:rsid w:val="00900E40"/>
    <w:rsid w:val="009013F9"/>
    <w:rsid w:val="00911A22"/>
    <w:rsid w:val="009134B8"/>
    <w:rsid w:val="00913F85"/>
    <w:rsid w:val="00916B5D"/>
    <w:rsid w:val="00920FF2"/>
    <w:rsid w:val="009352DF"/>
    <w:rsid w:val="009360C5"/>
    <w:rsid w:val="009473B0"/>
    <w:rsid w:val="00950696"/>
    <w:rsid w:val="009515E5"/>
    <w:rsid w:val="00971160"/>
    <w:rsid w:val="00971214"/>
    <w:rsid w:val="00971FFE"/>
    <w:rsid w:val="00981EB0"/>
    <w:rsid w:val="00990EE0"/>
    <w:rsid w:val="009954C7"/>
    <w:rsid w:val="00995890"/>
    <w:rsid w:val="00997632"/>
    <w:rsid w:val="009A069B"/>
    <w:rsid w:val="009A6F56"/>
    <w:rsid w:val="009B0D59"/>
    <w:rsid w:val="009B1264"/>
    <w:rsid w:val="009B1FA8"/>
    <w:rsid w:val="009B3C04"/>
    <w:rsid w:val="009B699E"/>
    <w:rsid w:val="009C0F39"/>
    <w:rsid w:val="009C1A2C"/>
    <w:rsid w:val="009D1883"/>
    <w:rsid w:val="009D5C76"/>
    <w:rsid w:val="009D6D9D"/>
    <w:rsid w:val="009E1E22"/>
    <w:rsid w:val="009E2532"/>
    <w:rsid w:val="009E7C92"/>
    <w:rsid w:val="009F11D1"/>
    <w:rsid w:val="00A0163F"/>
    <w:rsid w:val="00A032D6"/>
    <w:rsid w:val="00A1000E"/>
    <w:rsid w:val="00A11295"/>
    <w:rsid w:val="00A1555F"/>
    <w:rsid w:val="00A2098A"/>
    <w:rsid w:val="00A21EB0"/>
    <w:rsid w:val="00A23065"/>
    <w:rsid w:val="00A25DC6"/>
    <w:rsid w:val="00A32E11"/>
    <w:rsid w:val="00A36C56"/>
    <w:rsid w:val="00A41430"/>
    <w:rsid w:val="00A41A39"/>
    <w:rsid w:val="00A466CD"/>
    <w:rsid w:val="00A505AB"/>
    <w:rsid w:val="00A561EA"/>
    <w:rsid w:val="00A56DE6"/>
    <w:rsid w:val="00A607EF"/>
    <w:rsid w:val="00A61B4C"/>
    <w:rsid w:val="00A75AEC"/>
    <w:rsid w:val="00A81E42"/>
    <w:rsid w:val="00A84ED9"/>
    <w:rsid w:val="00A9551D"/>
    <w:rsid w:val="00A96E02"/>
    <w:rsid w:val="00A97727"/>
    <w:rsid w:val="00AA1CBD"/>
    <w:rsid w:val="00AA4F35"/>
    <w:rsid w:val="00AB17DD"/>
    <w:rsid w:val="00AB47CC"/>
    <w:rsid w:val="00AB4D08"/>
    <w:rsid w:val="00AB55F6"/>
    <w:rsid w:val="00AB795C"/>
    <w:rsid w:val="00AC2C85"/>
    <w:rsid w:val="00AC55A2"/>
    <w:rsid w:val="00AD7E5B"/>
    <w:rsid w:val="00AE17AC"/>
    <w:rsid w:val="00AE2FEF"/>
    <w:rsid w:val="00AE320E"/>
    <w:rsid w:val="00AE6ED7"/>
    <w:rsid w:val="00AF1256"/>
    <w:rsid w:val="00B04FF3"/>
    <w:rsid w:val="00B05C53"/>
    <w:rsid w:val="00B0796E"/>
    <w:rsid w:val="00B11AB1"/>
    <w:rsid w:val="00B12384"/>
    <w:rsid w:val="00B123D6"/>
    <w:rsid w:val="00B15947"/>
    <w:rsid w:val="00B2074C"/>
    <w:rsid w:val="00B2203C"/>
    <w:rsid w:val="00B233E2"/>
    <w:rsid w:val="00B2628D"/>
    <w:rsid w:val="00B27AB3"/>
    <w:rsid w:val="00B352DB"/>
    <w:rsid w:val="00B40A9D"/>
    <w:rsid w:val="00B42315"/>
    <w:rsid w:val="00B513F6"/>
    <w:rsid w:val="00B51DE7"/>
    <w:rsid w:val="00B55A09"/>
    <w:rsid w:val="00B57F9D"/>
    <w:rsid w:val="00B608D7"/>
    <w:rsid w:val="00B64499"/>
    <w:rsid w:val="00B64577"/>
    <w:rsid w:val="00B67B1A"/>
    <w:rsid w:val="00B713F1"/>
    <w:rsid w:val="00B74F5B"/>
    <w:rsid w:val="00B74FE9"/>
    <w:rsid w:val="00B777DA"/>
    <w:rsid w:val="00B86552"/>
    <w:rsid w:val="00B92B16"/>
    <w:rsid w:val="00B93C76"/>
    <w:rsid w:val="00B96F2A"/>
    <w:rsid w:val="00BA0AE2"/>
    <w:rsid w:val="00BA2804"/>
    <w:rsid w:val="00BA2824"/>
    <w:rsid w:val="00BC20B6"/>
    <w:rsid w:val="00BD2491"/>
    <w:rsid w:val="00BD24AE"/>
    <w:rsid w:val="00BD31F1"/>
    <w:rsid w:val="00BE0623"/>
    <w:rsid w:val="00BE0BEF"/>
    <w:rsid w:val="00BE284B"/>
    <w:rsid w:val="00BE6F04"/>
    <w:rsid w:val="00BF1223"/>
    <w:rsid w:val="00BF1F3D"/>
    <w:rsid w:val="00BF297A"/>
    <w:rsid w:val="00BF2FF1"/>
    <w:rsid w:val="00C02C7B"/>
    <w:rsid w:val="00C1220E"/>
    <w:rsid w:val="00C15F32"/>
    <w:rsid w:val="00C20FC2"/>
    <w:rsid w:val="00C21342"/>
    <w:rsid w:val="00C275F8"/>
    <w:rsid w:val="00C32F86"/>
    <w:rsid w:val="00C37AD1"/>
    <w:rsid w:val="00C403B7"/>
    <w:rsid w:val="00C40C64"/>
    <w:rsid w:val="00C4157C"/>
    <w:rsid w:val="00C472A5"/>
    <w:rsid w:val="00C5128E"/>
    <w:rsid w:val="00C52141"/>
    <w:rsid w:val="00C56A27"/>
    <w:rsid w:val="00C633FA"/>
    <w:rsid w:val="00C63E62"/>
    <w:rsid w:val="00C7484A"/>
    <w:rsid w:val="00C759B5"/>
    <w:rsid w:val="00C770BA"/>
    <w:rsid w:val="00C84A12"/>
    <w:rsid w:val="00C8697F"/>
    <w:rsid w:val="00C909DD"/>
    <w:rsid w:val="00C96806"/>
    <w:rsid w:val="00CB1472"/>
    <w:rsid w:val="00CB55E9"/>
    <w:rsid w:val="00CB7C00"/>
    <w:rsid w:val="00CC26C4"/>
    <w:rsid w:val="00CC4E08"/>
    <w:rsid w:val="00CC675B"/>
    <w:rsid w:val="00CD0104"/>
    <w:rsid w:val="00CD06D9"/>
    <w:rsid w:val="00CD230A"/>
    <w:rsid w:val="00CD325B"/>
    <w:rsid w:val="00CD79E3"/>
    <w:rsid w:val="00CE3822"/>
    <w:rsid w:val="00CE6DF0"/>
    <w:rsid w:val="00CF3C2C"/>
    <w:rsid w:val="00D04089"/>
    <w:rsid w:val="00D10C2E"/>
    <w:rsid w:val="00D11FB7"/>
    <w:rsid w:val="00D132FC"/>
    <w:rsid w:val="00D1681F"/>
    <w:rsid w:val="00D17F81"/>
    <w:rsid w:val="00D20F2B"/>
    <w:rsid w:val="00D238A3"/>
    <w:rsid w:val="00D26028"/>
    <w:rsid w:val="00D32AE3"/>
    <w:rsid w:val="00D336E6"/>
    <w:rsid w:val="00D33E0D"/>
    <w:rsid w:val="00D367A0"/>
    <w:rsid w:val="00D452DF"/>
    <w:rsid w:val="00D520B9"/>
    <w:rsid w:val="00D53049"/>
    <w:rsid w:val="00D547D4"/>
    <w:rsid w:val="00D63627"/>
    <w:rsid w:val="00D63818"/>
    <w:rsid w:val="00D6534C"/>
    <w:rsid w:val="00D742F9"/>
    <w:rsid w:val="00D7560F"/>
    <w:rsid w:val="00D913AB"/>
    <w:rsid w:val="00D93295"/>
    <w:rsid w:val="00D97B4B"/>
    <w:rsid w:val="00DA0120"/>
    <w:rsid w:val="00DA2B89"/>
    <w:rsid w:val="00DA3E86"/>
    <w:rsid w:val="00DA75CA"/>
    <w:rsid w:val="00DB50A3"/>
    <w:rsid w:val="00DB6AAE"/>
    <w:rsid w:val="00DC1366"/>
    <w:rsid w:val="00DC2908"/>
    <w:rsid w:val="00DC2ADC"/>
    <w:rsid w:val="00DC748B"/>
    <w:rsid w:val="00DD259D"/>
    <w:rsid w:val="00DE4C91"/>
    <w:rsid w:val="00DE70BE"/>
    <w:rsid w:val="00DF25E5"/>
    <w:rsid w:val="00DF5371"/>
    <w:rsid w:val="00DF6A73"/>
    <w:rsid w:val="00DF7DDF"/>
    <w:rsid w:val="00E013FB"/>
    <w:rsid w:val="00E14D9D"/>
    <w:rsid w:val="00E3295B"/>
    <w:rsid w:val="00E35612"/>
    <w:rsid w:val="00E40255"/>
    <w:rsid w:val="00E4377C"/>
    <w:rsid w:val="00E462C4"/>
    <w:rsid w:val="00E4721E"/>
    <w:rsid w:val="00E50DC1"/>
    <w:rsid w:val="00E514E5"/>
    <w:rsid w:val="00E528AF"/>
    <w:rsid w:val="00E577CB"/>
    <w:rsid w:val="00E66474"/>
    <w:rsid w:val="00E75CA4"/>
    <w:rsid w:val="00E81CCC"/>
    <w:rsid w:val="00E82188"/>
    <w:rsid w:val="00E833D4"/>
    <w:rsid w:val="00E840FA"/>
    <w:rsid w:val="00E87ED0"/>
    <w:rsid w:val="00E95F82"/>
    <w:rsid w:val="00EA07B0"/>
    <w:rsid w:val="00EB2123"/>
    <w:rsid w:val="00EB3F4F"/>
    <w:rsid w:val="00EB5AEA"/>
    <w:rsid w:val="00EC5385"/>
    <w:rsid w:val="00EE208D"/>
    <w:rsid w:val="00EE24B0"/>
    <w:rsid w:val="00EE68A2"/>
    <w:rsid w:val="00EF2EA3"/>
    <w:rsid w:val="00F03891"/>
    <w:rsid w:val="00F04D3A"/>
    <w:rsid w:val="00F04ECA"/>
    <w:rsid w:val="00F16DEA"/>
    <w:rsid w:val="00F41C47"/>
    <w:rsid w:val="00F4219A"/>
    <w:rsid w:val="00F456EF"/>
    <w:rsid w:val="00F55694"/>
    <w:rsid w:val="00F574B0"/>
    <w:rsid w:val="00F632FB"/>
    <w:rsid w:val="00F80B73"/>
    <w:rsid w:val="00F838F0"/>
    <w:rsid w:val="00F859F4"/>
    <w:rsid w:val="00F870C4"/>
    <w:rsid w:val="00F903E3"/>
    <w:rsid w:val="00F9133D"/>
    <w:rsid w:val="00F933DA"/>
    <w:rsid w:val="00F94F93"/>
    <w:rsid w:val="00F975F4"/>
    <w:rsid w:val="00F97F65"/>
    <w:rsid w:val="00FA08AB"/>
    <w:rsid w:val="00FA1F32"/>
    <w:rsid w:val="00FD3ED8"/>
    <w:rsid w:val="00FD7CE3"/>
    <w:rsid w:val="00FE7340"/>
    <w:rsid w:val="00FF2CC8"/>
    <w:rsid w:val="00FF3570"/>
    <w:rsid w:val="00FF68D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5862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0"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E65"/>
    <w:pPr>
      <w:keepNext/>
      <w:keepLines/>
      <w:spacing w:before="480"/>
      <w:outlineLvl w:val="0"/>
    </w:pPr>
    <w:rPr>
      <w:rFonts w:asciiTheme="majorHAnsi" w:eastAsiaTheme="majorEastAsia" w:hAnsiTheme="majorHAnsi" w:cstheme="majorBidi"/>
      <w:b/>
      <w:bCs/>
      <w:sz w:val="52"/>
      <w:szCs w:val="32"/>
    </w:rPr>
  </w:style>
  <w:style w:type="paragraph" w:styleId="Heading2">
    <w:name w:val="heading 2"/>
    <w:basedOn w:val="Normal"/>
    <w:next w:val="Normal"/>
    <w:link w:val="Heading2Char"/>
    <w:uiPriority w:val="9"/>
    <w:unhideWhenUsed/>
    <w:qFormat/>
    <w:rsid w:val="00D20F2B"/>
    <w:pPr>
      <w:keepNext/>
      <w:keepLines/>
      <w:spacing w:before="200"/>
      <w:outlineLvl w:val="1"/>
    </w:pPr>
    <w:rPr>
      <w:rFonts w:asciiTheme="majorHAnsi" w:eastAsiaTheme="majorEastAsia" w:hAnsiTheme="majorHAnsi" w:cstheme="majorBidi"/>
      <w:b/>
      <w:bCs/>
      <w:sz w:val="28"/>
      <w:szCs w:val="26"/>
    </w:rPr>
  </w:style>
  <w:style w:type="paragraph" w:styleId="Heading3">
    <w:name w:val="heading 3"/>
    <w:basedOn w:val="Normal"/>
    <w:next w:val="Normal"/>
    <w:link w:val="Heading3Char"/>
    <w:uiPriority w:val="9"/>
    <w:unhideWhenUsed/>
    <w:qFormat/>
    <w:rsid w:val="00D20F2B"/>
    <w:pPr>
      <w:keepNext/>
      <w:keepLines/>
      <w:spacing w:before="20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207CF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E65"/>
    <w:rPr>
      <w:rFonts w:asciiTheme="majorHAnsi" w:eastAsiaTheme="majorEastAsia" w:hAnsiTheme="majorHAnsi" w:cstheme="majorBidi"/>
      <w:b/>
      <w:bCs/>
      <w:sz w:val="52"/>
      <w:szCs w:val="32"/>
    </w:rPr>
  </w:style>
  <w:style w:type="character" w:customStyle="1" w:styleId="Heading2Char">
    <w:name w:val="Heading 2 Char"/>
    <w:basedOn w:val="DefaultParagraphFont"/>
    <w:link w:val="Heading2"/>
    <w:uiPriority w:val="9"/>
    <w:rsid w:val="00D20F2B"/>
    <w:rPr>
      <w:rFonts w:asciiTheme="majorHAnsi" w:eastAsiaTheme="majorEastAsia" w:hAnsiTheme="majorHAnsi" w:cstheme="majorBidi"/>
      <w:b/>
      <w:bCs/>
      <w:sz w:val="28"/>
      <w:szCs w:val="26"/>
    </w:rPr>
  </w:style>
  <w:style w:type="paragraph" w:styleId="Caption">
    <w:name w:val="caption"/>
    <w:basedOn w:val="Normal"/>
    <w:next w:val="Normal"/>
    <w:uiPriority w:val="35"/>
    <w:unhideWhenUsed/>
    <w:qFormat/>
    <w:rsid w:val="00D20F2B"/>
    <w:pPr>
      <w:spacing w:after="200"/>
    </w:pPr>
    <w:rPr>
      <w:rFonts w:asciiTheme="majorHAnsi" w:eastAsiaTheme="minorHAnsi" w:hAnsiTheme="majorHAnsi"/>
      <w:b/>
      <w:bCs/>
      <w:sz w:val="20"/>
      <w:szCs w:val="18"/>
    </w:rPr>
  </w:style>
  <w:style w:type="table" w:styleId="TableGrid">
    <w:name w:val="Table Grid"/>
    <w:basedOn w:val="TableNormal"/>
    <w:uiPriority w:val="59"/>
    <w:rsid w:val="00D20F2B"/>
    <w:rPr>
      <w:rFonts w:eastAsiaTheme="minorHAns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sid w:val="00D20F2B"/>
    <w:rPr>
      <w:rFonts w:asciiTheme="majorHAnsi" w:eastAsiaTheme="majorEastAsia" w:hAnsiTheme="majorHAnsi" w:cstheme="majorBidi"/>
      <w:b/>
      <w:bCs/>
    </w:rPr>
  </w:style>
  <w:style w:type="paragraph" w:styleId="BalloonText">
    <w:name w:val="Balloon Text"/>
    <w:basedOn w:val="Normal"/>
    <w:link w:val="BalloonTextChar"/>
    <w:uiPriority w:val="99"/>
    <w:semiHidden/>
    <w:unhideWhenUsed/>
    <w:rsid w:val="00D20F2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0F2B"/>
    <w:rPr>
      <w:rFonts w:ascii="Lucida Grande" w:hAnsi="Lucida Grande" w:cs="Lucida Grande"/>
      <w:sz w:val="18"/>
      <w:szCs w:val="18"/>
    </w:rPr>
  </w:style>
  <w:style w:type="paragraph" w:customStyle="1" w:styleId="Body1">
    <w:name w:val="Body 1"/>
    <w:rsid w:val="004D6665"/>
    <w:pPr>
      <w:spacing w:before="240" w:after="240" w:line="480" w:lineRule="auto"/>
      <w:outlineLvl w:val="0"/>
    </w:pPr>
    <w:rPr>
      <w:rFonts w:asciiTheme="majorHAnsi" w:eastAsia="ヒラギノ角ゴ Pro W3" w:hAnsiTheme="majorHAnsi" w:cs="Times New Roman"/>
      <w:color w:val="000000"/>
      <w:szCs w:val="20"/>
    </w:rPr>
  </w:style>
  <w:style w:type="character" w:styleId="SubtleEmphasis">
    <w:name w:val="Subtle Emphasis"/>
    <w:qFormat/>
    <w:rsid w:val="00F55694"/>
    <w:rPr>
      <w:i/>
      <w:iCs/>
      <w:color w:val="808080"/>
    </w:rPr>
  </w:style>
  <w:style w:type="paragraph" w:customStyle="1" w:styleId="EndNoteBibliographyTitle">
    <w:name w:val="EndNote Bibliography Title"/>
    <w:basedOn w:val="Normal"/>
    <w:rsid w:val="004D78A3"/>
    <w:pPr>
      <w:jc w:val="center"/>
    </w:pPr>
    <w:rPr>
      <w:rFonts w:ascii="Cambria" w:hAnsi="Cambria"/>
      <w:lang w:val="en-US"/>
    </w:rPr>
  </w:style>
  <w:style w:type="paragraph" w:customStyle="1" w:styleId="EndNoteBibliography">
    <w:name w:val="EndNote Bibliography"/>
    <w:basedOn w:val="Normal"/>
    <w:rsid w:val="004D78A3"/>
    <w:rPr>
      <w:rFonts w:ascii="Cambria" w:hAnsi="Cambria"/>
      <w:lang w:val="en-US"/>
    </w:rPr>
  </w:style>
  <w:style w:type="character" w:styleId="Hyperlink">
    <w:name w:val="Hyperlink"/>
    <w:basedOn w:val="DefaultParagraphFont"/>
    <w:uiPriority w:val="99"/>
    <w:unhideWhenUsed/>
    <w:rsid w:val="004D78A3"/>
    <w:rPr>
      <w:color w:val="0000FF" w:themeColor="hyperlink"/>
      <w:u w:val="single"/>
    </w:rPr>
  </w:style>
  <w:style w:type="paragraph" w:customStyle="1" w:styleId="TableText">
    <w:name w:val="Table Text"/>
    <w:basedOn w:val="Normal"/>
    <w:qFormat/>
    <w:rsid w:val="003607FC"/>
    <w:pPr>
      <w:jc w:val="center"/>
    </w:pPr>
    <w:rPr>
      <w:rFonts w:ascii="Verdana" w:eastAsiaTheme="minorHAnsi" w:hAnsi="Verdana"/>
      <w:sz w:val="22"/>
    </w:rPr>
  </w:style>
  <w:style w:type="character" w:customStyle="1" w:styleId="Heading4Char">
    <w:name w:val="Heading 4 Char"/>
    <w:basedOn w:val="DefaultParagraphFont"/>
    <w:link w:val="Heading4"/>
    <w:uiPriority w:val="9"/>
    <w:semiHidden/>
    <w:rsid w:val="00207CFC"/>
    <w:rPr>
      <w:rFonts w:asciiTheme="majorHAnsi" w:eastAsiaTheme="majorEastAsia" w:hAnsiTheme="majorHAnsi" w:cstheme="majorBidi"/>
      <w:b/>
      <w:bCs/>
      <w:i/>
      <w:iCs/>
      <w:color w:val="4F81BD" w:themeColor="accent1"/>
    </w:rPr>
  </w:style>
  <w:style w:type="character" w:styleId="Emphasis">
    <w:name w:val="Emphasis"/>
    <w:basedOn w:val="DefaultParagraphFont"/>
    <w:uiPriority w:val="20"/>
    <w:qFormat/>
    <w:rsid w:val="00207CFC"/>
    <w:rPr>
      <w:i/>
      <w:iCs/>
    </w:rPr>
  </w:style>
  <w:style w:type="character" w:styleId="CommentReference">
    <w:name w:val="annotation reference"/>
    <w:basedOn w:val="DefaultParagraphFont"/>
    <w:uiPriority w:val="99"/>
    <w:semiHidden/>
    <w:unhideWhenUsed/>
    <w:rsid w:val="008F505A"/>
    <w:rPr>
      <w:sz w:val="16"/>
      <w:szCs w:val="16"/>
    </w:rPr>
  </w:style>
  <w:style w:type="paragraph" w:styleId="CommentText">
    <w:name w:val="annotation text"/>
    <w:basedOn w:val="Normal"/>
    <w:link w:val="CommentTextChar"/>
    <w:uiPriority w:val="99"/>
    <w:semiHidden/>
    <w:unhideWhenUsed/>
    <w:rsid w:val="008F505A"/>
    <w:rPr>
      <w:sz w:val="20"/>
      <w:szCs w:val="20"/>
    </w:rPr>
  </w:style>
  <w:style w:type="character" w:customStyle="1" w:styleId="CommentTextChar">
    <w:name w:val="Comment Text Char"/>
    <w:basedOn w:val="DefaultParagraphFont"/>
    <w:link w:val="CommentText"/>
    <w:uiPriority w:val="99"/>
    <w:semiHidden/>
    <w:rsid w:val="008F505A"/>
    <w:rPr>
      <w:sz w:val="20"/>
      <w:szCs w:val="20"/>
    </w:rPr>
  </w:style>
  <w:style w:type="paragraph" w:styleId="CommentSubject">
    <w:name w:val="annotation subject"/>
    <w:basedOn w:val="CommentText"/>
    <w:next w:val="CommentText"/>
    <w:link w:val="CommentSubjectChar"/>
    <w:uiPriority w:val="99"/>
    <w:semiHidden/>
    <w:unhideWhenUsed/>
    <w:rsid w:val="008F505A"/>
    <w:rPr>
      <w:b/>
      <w:bCs/>
    </w:rPr>
  </w:style>
  <w:style w:type="character" w:customStyle="1" w:styleId="CommentSubjectChar">
    <w:name w:val="Comment Subject Char"/>
    <w:basedOn w:val="CommentTextChar"/>
    <w:link w:val="CommentSubject"/>
    <w:uiPriority w:val="99"/>
    <w:semiHidden/>
    <w:rsid w:val="008F505A"/>
    <w:rPr>
      <w:b/>
      <w:bCs/>
      <w:sz w:val="20"/>
      <w:szCs w:val="20"/>
    </w:rPr>
  </w:style>
  <w:style w:type="paragraph" w:styleId="PlainText">
    <w:name w:val="Plain Text"/>
    <w:basedOn w:val="Normal"/>
    <w:link w:val="PlainTextChar"/>
    <w:uiPriority w:val="99"/>
    <w:unhideWhenUsed/>
    <w:rsid w:val="00424312"/>
    <w:rPr>
      <w:rFonts w:ascii="Courier" w:hAnsi="Courier"/>
      <w:sz w:val="21"/>
      <w:szCs w:val="21"/>
      <w:lang w:eastAsia="ja-JP"/>
    </w:rPr>
  </w:style>
  <w:style w:type="character" w:customStyle="1" w:styleId="PlainTextChar">
    <w:name w:val="Plain Text Char"/>
    <w:basedOn w:val="DefaultParagraphFont"/>
    <w:link w:val="PlainText"/>
    <w:uiPriority w:val="99"/>
    <w:rsid w:val="00424312"/>
    <w:rPr>
      <w:rFonts w:ascii="Courier" w:hAnsi="Courier"/>
      <w:sz w:val="21"/>
      <w:szCs w:val="21"/>
      <w:lang w:eastAsia="ja-JP"/>
    </w:rPr>
  </w:style>
  <w:style w:type="paragraph" w:styleId="Revision">
    <w:name w:val="Revision"/>
    <w:hidden/>
    <w:uiPriority w:val="99"/>
    <w:semiHidden/>
    <w:rsid w:val="008E4DB7"/>
  </w:style>
  <w:style w:type="paragraph" w:styleId="Footer">
    <w:name w:val="footer"/>
    <w:basedOn w:val="Normal"/>
    <w:link w:val="FooterChar"/>
    <w:uiPriority w:val="99"/>
    <w:unhideWhenUsed/>
    <w:rsid w:val="0084724E"/>
    <w:pPr>
      <w:tabs>
        <w:tab w:val="center" w:pos="4320"/>
        <w:tab w:val="right" w:pos="8640"/>
      </w:tabs>
    </w:pPr>
  </w:style>
  <w:style w:type="character" w:customStyle="1" w:styleId="FooterChar">
    <w:name w:val="Footer Char"/>
    <w:basedOn w:val="DefaultParagraphFont"/>
    <w:link w:val="Footer"/>
    <w:uiPriority w:val="99"/>
    <w:rsid w:val="0084724E"/>
  </w:style>
  <w:style w:type="character" w:styleId="PageNumber">
    <w:name w:val="page number"/>
    <w:basedOn w:val="DefaultParagraphFont"/>
    <w:uiPriority w:val="99"/>
    <w:semiHidden/>
    <w:unhideWhenUsed/>
    <w:rsid w:val="0084724E"/>
  </w:style>
  <w:style w:type="paragraph" w:styleId="Header">
    <w:name w:val="header"/>
    <w:basedOn w:val="Normal"/>
    <w:link w:val="HeaderChar"/>
    <w:uiPriority w:val="99"/>
    <w:unhideWhenUsed/>
    <w:rsid w:val="0084724E"/>
    <w:pPr>
      <w:tabs>
        <w:tab w:val="center" w:pos="4320"/>
        <w:tab w:val="right" w:pos="8640"/>
      </w:tabs>
    </w:pPr>
  </w:style>
  <w:style w:type="character" w:customStyle="1" w:styleId="HeaderChar">
    <w:name w:val="Header Char"/>
    <w:basedOn w:val="DefaultParagraphFont"/>
    <w:link w:val="Header"/>
    <w:uiPriority w:val="99"/>
    <w:rsid w:val="0084724E"/>
  </w:style>
  <w:style w:type="character" w:styleId="FollowedHyperlink">
    <w:name w:val="FollowedHyperlink"/>
    <w:basedOn w:val="DefaultParagraphFont"/>
    <w:uiPriority w:val="99"/>
    <w:semiHidden/>
    <w:unhideWhenUsed/>
    <w:rsid w:val="00DA2B89"/>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0"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E65"/>
    <w:pPr>
      <w:keepNext/>
      <w:keepLines/>
      <w:spacing w:before="480"/>
      <w:outlineLvl w:val="0"/>
    </w:pPr>
    <w:rPr>
      <w:rFonts w:asciiTheme="majorHAnsi" w:eastAsiaTheme="majorEastAsia" w:hAnsiTheme="majorHAnsi" w:cstheme="majorBidi"/>
      <w:b/>
      <w:bCs/>
      <w:sz w:val="52"/>
      <w:szCs w:val="32"/>
    </w:rPr>
  </w:style>
  <w:style w:type="paragraph" w:styleId="Heading2">
    <w:name w:val="heading 2"/>
    <w:basedOn w:val="Normal"/>
    <w:next w:val="Normal"/>
    <w:link w:val="Heading2Char"/>
    <w:uiPriority w:val="9"/>
    <w:unhideWhenUsed/>
    <w:qFormat/>
    <w:rsid w:val="00D20F2B"/>
    <w:pPr>
      <w:keepNext/>
      <w:keepLines/>
      <w:spacing w:before="200"/>
      <w:outlineLvl w:val="1"/>
    </w:pPr>
    <w:rPr>
      <w:rFonts w:asciiTheme="majorHAnsi" w:eastAsiaTheme="majorEastAsia" w:hAnsiTheme="majorHAnsi" w:cstheme="majorBidi"/>
      <w:b/>
      <w:bCs/>
      <w:sz w:val="28"/>
      <w:szCs w:val="26"/>
    </w:rPr>
  </w:style>
  <w:style w:type="paragraph" w:styleId="Heading3">
    <w:name w:val="heading 3"/>
    <w:basedOn w:val="Normal"/>
    <w:next w:val="Normal"/>
    <w:link w:val="Heading3Char"/>
    <w:uiPriority w:val="9"/>
    <w:unhideWhenUsed/>
    <w:qFormat/>
    <w:rsid w:val="00D20F2B"/>
    <w:pPr>
      <w:keepNext/>
      <w:keepLines/>
      <w:spacing w:before="20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207CF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E65"/>
    <w:rPr>
      <w:rFonts w:asciiTheme="majorHAnsi" w:eastAsiaTheme="majorEastAsia" w:hAnsiTheme="majorHAnsi" w:cstheme="majorBidi"/>
      <w:b/>
      <w:bCs/>
      <w:sz w:val="52"/>
      <w:szCs w:val="32"/>
    </w:rPr>
  </w:style>
  <w:style w:type="character" w:customStyle="1" w:styleId="Heading2Char">
    <w:name w:val="Heading 2 Char"/>
    <w:basedOn w:val="DefaultParagraphFont"/>
    <w:link w:val="Heading2"/>
    <w:uiPriority w:val="9"/>
    <w:rsid w:val="00D20F2B"/>
    <w:rPr>
      <w:rFonts w:asciiTheme="majorHAnsi" w:eastAsiaTheme="majorEastAsia" w:hAnsiTheme="majorHAnsi" w:cstheme="majorBidi"/>
      <w:b/>
      <w:bCs/>
      <w:sz w:val="28"/>
      <w:szCs w:val="26"/>
    </w:rPr>
  </w:style>
  <w:style w:type="paragraph" w:styleId="Caption">
    <w:name w:val="caption"/>
    <w:basedOn w:val="Normal"/>
    <w:next w:val="Normal"/>
    <w:uiPriority w:val="35"/>
    <w:unhideWhenUsed/>
    <w:qFormat/>
    <w:rsid w:val="00D20F2B"/>
    <w:pPr>
      <w:spacing w:after="200"/>
    </w:pPr>
    <w:rPr>
      <w:rFonts w:asciiTheme="majorHAnsi" w:eastAsiaTheme="minorHAnsi" w:hAnsiTheme="majorHAnsi"/>
      <w:b/>
      <w:bCs/>
      <w:sz w:val="20"/>
      <w:szCs w:val="18"/>
    </w:rPr>
  </w:style>
  <w:style w:type="table" w:styleId="TableGrid">
    <w:name w:val="Table Grid"/>
    <w:basedOn w:val="TableNormal"/>
    <w:uiPriority w:val="59"/>
    <w:rsid w:val="00D20F2B"/>
    <w:rPr>
      <w:rFonts w:eastAsiaTheme="minorHAns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sid w:val="00D20F2B"/>
    <w:rPr>
      <w:rFonts w:asciiTheme="majorHAnsi" w:eastAsiaTheme="majorEastAsia" w:hAnsiTheme="majorHAnsi" w:cstheme="majorBidi"/>
      <w:b/>
      <w:bCs/>
    </w:rPr>
  </w:style>
  <w:style w:type="paragraph" w:styleId="BalloonText">
    <w:name w:val="Balloon Text"/>
    <w:basedOn w:val="Normal"/>
    <w:link w:val="BalloonTextChar"/>
    <w:uiPriority w:val="99"/>
    <w:semiHidden/>
    <w:unhideWhenUsed/>
    <w:rsid w:val="00D20F2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0F2B"/>
    <w:rPr>
      <w:rFonts w:ascii="Lucida Grande" w:hAnsi="Lucida Grande" w:cs="Lucida Grande"/>
      <w:sz w:val="18"/>
      <w:szCs w:val="18"/>
    </w:rPr>
  </w:style>
  <w:style w:type="paragraph" w:customStyle="1" w:styleId="Body1">
    <w:name w:val="Body 1"/>
    <w:rsid w:val="004D6665"/>
    <w:pPr>
      <w:spacing w:before="240" w:after="240" w:line="480" w:lineRule="auto"/>
      <w:outlineLvl w:val="0"/>
    </w:pPr>
    <w:rPr>
      <w:rFonts w:asciiTheme="majorHAnsi" w:eastAsia="ヒラギノ角ゴ Pro W3" w:hAnsiTheme="majorHAnsi" w:cs="Times New Roman"/>
      <w:color w:val="000000"/>
      <w:szCs w:val="20"/>
    </w:rPr>
  </w:style>
  <w:style w:type="character" w:styleId="SubtleEmphasis">
    <w:name w:val="Subtle Emphasis"/>
    <w:qFormat/>
    <w:rsid w:val="00F55694"/>
    <w:rPr>
      <w:i/>
      <w:iCs/>
      <w:color w:val="808080"/>
    </w:rPr>
  </w:style>
  <w:style w:type="paragraph" w:customStyle="1" w:styleId="EndNoteBibliographyTitle">
    <w:name w:val="EndNote Bibliography Title"/>
    <w:basedOn w:val="Normal"/>
    <w:rsid w:val="004D78A3"/>
    <w:pPr>
      <w:jc w:val="center"/>
    </w:pPr>
    <w:rPr>
      <w:rFonts w:ascii="Cambria" w:hAnsi="Cambria"/>
      <w:lang w:val="en-US"/>
    </w:rPr>
  </w:style>
  <w:style w:type="paragraph" w:customStyle="1" w:styleId="EndNoteBibliography">
    <w:name w:val="EndNote Bibliography"/>
    <w:basedOn w:val="Normal"/>
    <w:rsid w:val="004D78A3"/>
    <w:rPr>
      <w:rFonts w:ascii="Cambria" w:hAnsi="Cambria"/>
      <w:lang w:val="en-US"/>
    </w:rPr>
  </w:style>
  <w:style w:type="character" w:styleId="Hyperlink">
    <w:name w:val="Hyperlink"/>
    <w:basedOn w:val="DefaultParagraphFont"/>
    <w:uiPriority w:val="99"/>
    <w:unhideWhenUsed/>
    <w:rsid w:val="004D78A3"/>
    <w:rPr>
      <w:color w:val="0000FF" w:themeColor="hyperlink"/>
      <w:u w:val="single"/>
    </w:rPr>
  </w:style>
  <w:style w:type="paragraph" w:customStyle="1" w:styleId="TableText">
    <w:name w:val="Table Text"/>
    <w:basedOn w:val="Normal"/>
    <w:qFormat/>
    <w:rsid w:val="003607FC"/>
    <w:pPr>
      <w:jc w:val="center"/>
    </w:pPr>
    <w:rPr>
      <w:rFonts w:ascii="Verdana" w:eastAsiaTheme="minorHAnsi" w:hAnsi="Verdana"/>
      <w:sz w:val="22"/>
    </w:rPr>
  </w:style>
  <w:style w:type="character" w:customStyle="1" w:styleId="Heading4Char">
    <w:name w:val="Heading 4 Char"/>
    <w:basedOn w:val="DefaultParagraphFont"/>
    <w:link w:val="Heading4"/>
    <w:uiPriority w:val="9"/>
    <w:semiHidden/>
    <w:rsid w:val="00207CFC"/>
    <w:rPr>
      <w:rFonts w:asciiTheme="majorHAnsi" w:eastAsiaTheme="majorEastAsia" w:hAnsiTheme="majorHAnsi" w:cstheme="majorBidi"/>
      <w:b/>
      <w:bCs/>
      <w:i/>
      <w:iCs/>
      <w:color w:val="4F81BD" w:themeColor="accent1"/>
    </w:rPr>
  </w:style>
  <w:style w:type="character" w:styleId="Emphasis">
    <w:name w:val="Emphasis"/>
    <w:basedOn w:val="DefaultParagraphFont"/>
    <w:uiPriority w:val="20"/>
    <w:qFormat/>
    <w:rsid w:val="00207CFC"/>
    <w:rPr>
      <w:i/>
      <w:iCs/>
    </w:rPr>
  </w:style>
  <w:style w:type="character" w:styleId="CommentReference">
    <w:name w:val="annotation reference"/>
    <w:basedOn w:val="DefaultParagraphFont"/>
    <w:uiPriority w:val="99"/>
    <w:semiHidden/>
    <w:unhideWhenUsed/>
    <w:rsid w:val="008F505A"/>
    <w:rPr>
      <w:sz w:val="16"/>
      <w:szCs w:val="16"/>
    </w:rPr>
  </w:style>
  <w:style w:type="paragraph" w:styleId="CommentText">
    <w:name w:val="annotation text"/>
    <w:basedOn w:val="Normal"/>
    <w:link w:val="CommentTextChar"/>
    <w:uiPriority w:val="99"/>
    <w:semiHidden/>
    <w:unhideWhenUsed/>
    <w:rsid w:val="008F505A"/>
    <w:rPr>
      <w:sz w:val="20"/>
      <w:szCs w:val="20"/>
    </w:rPr>
  </w:style>
  <w:style w:type="character" w:customStyle="1" w:styleId="CommentTextChar">
    <w:name w:val="Comment Text Char"/>
    <w:basedOn w:val="DefaultParagraphFont"/>
    <w:link w:val="CommentText"/>
    <w:uiPriority w:val="99"/>
    <w:semiHidden/>
    <w:rsid w:val="008F505A"/>
    <w:rPr>
      <w:sz w:val="20"/>
      <w:szCs w:val="20"/>
    </w:rPr>
  </w:style>
  <w:style w:type="paragraph" w:styleId="CommentSubject">
    <w:name w:val="annotation subject"/>
    <w:basedOn w:val="CommentText"/>
    <w:next w:val="CommentText"/>
    <w:link w:val="CommentSubjectChar"/>
    <w:uiPriority w:val="99"/>
    <w:semiHidden/>
    <w:unhideWhenUsed/>
    <w:rsid w:val="008F505A"/>
    <w:rPr>
      <w:b/>
      <w:bCs/>
    </w:rPr>
  </w:style>
  <w:style w:type="character" w:customStyle="1" w:styleId="CommentSubjectChar">
    <w:name w:val="Comment Subject Char"/>
    <w:basedOn w:val="CommentTextChar"/>
    <w:link w:val="CommentSubject"/>
    <w:uiPriority w:val="99"/>
    <w:semiHidden/>
    <w:rsid w:val="008F505A"/>
    <w:rPr>
      <w:b/>
      <w:bCs/>
      <w:sz w:val="20"/>
      <w:szCs w:val="20"/>
    </w:rPr>
  </w:style>
  <w:style w:type="paragraph" w:styleId="PlainText">
    <w:name w:val="Plain Text"/>
    <w:basedOn w:val="Normal"/>
    <w:link w:val="PlainTextChar"/>
    <w:uiPriority w:val="99"/>
    <w:unhideWhenUsed/>
    <w:rsid w:val="00424312"/>
    <w:rPr>
      <w:rFonts w:ascii="Courier" w:hAnsi="Courier"/>
      <w:sz w:val="21"/>
      <w:szCs w:val="21"/>
      <w:lang w:eastAsia="ja-JP"/>
    </w:rPr>
  </w:style>
  <w:style w:type="character" w:customStyle="1" w:styleId="PlainTextChar">
    <w:name w:val="Plain Text Char"/>
    <w:basedOn w:val="DefaultParagraphFont"/>
    <w:link w:val="PlainText"/>
    <w:uiPriority w:val="99"/>
    <w:rsid w:val="00424312"/>
    <w:rPr>
      <w:rFonts w:ascii="Courier" w:hAnsi="Courier"/>
      <w:sz w:val="21"/>
      <w:szCs w:val="21"/>
      <w:lang w:eastAsia="ja-JP"/>
    </w:rPr>
  </w:style>
  <w:style w:type="paragraph" w:styleId="Revision">
    <w:name w:val="Revision"/>
    <w:hidden/>
    <w:uiPriority w:val="99"/>
    <w:semiHidden/>
    <w:rsid w:val="008E4DB7"/>
  </w:style>
  <w:style w:type="paragraph" w:styleId="Footer">
    <w:name w:val="footer"/>
    <w:basedOn w:val="Normal"/>
    <w:link w:val="FooterChar"/>
    <w:uiPriority w:val="99"/>
    <w:unhideWhenUsed/>
    <w:rsid w:val="0084724E"/>
    <w:pPr>
      <w:tabs>
        <w:tab w:val="center" w:pos="4320"/>
        <w:tab w:val="right" w:pos="8640"/>
      </w:tabs>
    </w:pPr>
  </w:style>
  <w:style w:type="character" w:customStyle="1" w:styleId="FooterChar">
    <w:name w:val="Footer Char"/>
    <w:basedOn w:val="DefaultParagraphFont"/>
    <w:link w:val="Footer"/>
    <w:uiPriority w:val="99"/>
    <w:rsid w:val="0084724E"/>
  </w:style>
  <w:style w:type="character" w:styleId="PageNumber">
    <w:name w:val="page number"/>
    <w:basedOn w:val="DefaultParagraphFont"/>
    <w:uiPriority w:val="99"/>
    <w:semiHidden/>
    <w:unhideWhenUsed/>
    <w:rsid w:val="0084724E"/>
  </w:style>
  <w:style w:type="paragraph" w:styleId="Header">
    <w:name w:val="header"/>
    <w:basedOn w:val="Normal"/>
    <w:link w:val="HeaderChar"/>
    <w:uiPriority w:val="99"/>
    <w:unhideWhenUsed/>
    <w:rsid w:val="0084724E"/>
    <w:pPr>
      <w:tabs>
        <w:tab w:val="center" w:pos="4320"/>
        <w:tab w:val="right" w:pos="8640"/>
      </w:tabs>
    </w:pPr>
  </w:style>
  <w:style w:type="character" w:customStyle="1" w:styleId="HeaderChar">
    <w:name w:val="Header Char"/>
    <w:basedOn w:val="DefaultParagraphFont"/>
    <w:link w:val="Header"/>
    <w:uiPriority w:val="99"/>
    <w:rsid w:val="0084724E"/>
  </w:style>
  <w:style w:type="character" w:styleId="FollowedHyperlink">
    <w:name w:val="FollowedHyperlink"/>
    <w:basedOn w:val="DefaultParagraphFont"/>
    <w:uiPriority w:val="99"/>
    <w:semiHidden/>
    <w:unhideWhenUsed/>
    <w:rsid w:val="00DA2B8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3627986">
      <w:bodyDiv w:val="1"/>
      <w:marLeft w:val="0"/>
      <w:marRight w:val="0"/>
      <w:marTop w:val="0"/>
      <w:marBottom w:val="0"/>
      <w:divBdr>
        <w:top w:val="none" w:sz="0" w:space="0" w:color="auto"/>
        <w:left w:val="none" w:sz="0" w:space="0" w:color="auto"/>
        <w:bottom w:val="none" w:sz="0" w:space="0" w:color="auto"/>
        <w:right w:val="none" w:sz="0" w:space="0" w:color="auto"/>
      </w:divBdr>
      <w:divsChild>
        <w:div w:id="803889752">
          <w:marLeft w:val="0"/>
          <w:marRight w:val="0"/>
          <w:marTop w:val="0"/>
          <w:marBottom w:val="0"/>
          <w:divBdr>
            <w:top w:val="none" w:sz="0" w:space="0" w:color="auto"/>
            <w:left w:val="single" w:sz="6" w:space="0" w:color="FFFFFF"/>
            <w:bottom w:val="none" w:sz="0" w:space="0" w:color="auto"/>
            <w:right w:val="none" w:sz="0" w:space="0" w:color="auto"/>
          </w:divBdr>
          <w:divsChild>
            <w:div w:id="1983266578">
              <w:marLeft w:val="0"/>
              <w:marRight w:val="0"/>
              <w:marTop w:val="0"/>
              <w:marBottom w:val="0"/>
              <w:divBdr>
                <w:top w:val="none" w:sz="0" w:space="0" w:color="auto"/>
                <w:left w:val="none" w:sz="0" w:space="0" w:color="auto"/>
                <w:bottom w:val="none" w:sz="0" w:space="0" w:color="auto"/>
                <w:right w:val="none" w:sz="0" w:space="0" w:color="auto"/>
              </w:divBdr>
              <w:divsChild>
                <w:div w:id="244074344">
                  <w:marLeft w:val="0"/>
                  <w:marRight w:val="0"/>
                  <w:marTop w:val="0"/>
                  <w:marBottom w:val="0"/>
                  <w:divBdr>
                    <w:top w:val="none" w:sz="0" w:space="0" w:color="auto"/>
                    <w:left w:val="none" w:sz="0" w:space="0" w:color="auto"/>
                    <w:bottom w:val="none" w:sz="0" w:space="0" w:color="auto"/>
                    <w:right w:val="none" w:sz="0" w:space="0" w:color="auto"/>
                  </w:divBdr>
                  <w:divsChild>
                    <w:div w:id="1790511362">
                      <w:marLeft w:val="0"/>
                      <w:marRight w:val="0"/>
                      <w:marTop w:val="0"/>
                      <w:marBottom w:val="0"/>
                      <w:divBdr>
                        <w:top w:val="dotted" w:sz="6" w:space="0" w:color="FFFFFF"/>
                        <w:left w:val="dotted" w:sz="6" w:space="4" w:color="FFFFFF"/>
                        <w:bottom w:val="dotted" w:sz="6" w:space="0" w:color="FFFFFF"/>
                        <w:right w:val="dotted" w:sz="6" w:space="4" w:color="FFFFFF"/>
                      </w:divBdr>
                      <w:divsChild>
                        <w:div w:id="2067992289">
                          <w:marLeft w:val="0"/>
                          <w:marRight w:val="0"/>
                          <w:marTop w:val="0"/>
                          <w:marBottom w:val="0"/>
                          <w:divBdr>
                            <w:top w:val="none" w:sz="0" w:space="0" w:color="auto"/>
                            <w:left w:val="none" w:sz="0" w:space="0" w:color="auto"/>
                            <w:bottom w:val="none" w:sz="0" w:space="0" w:color="auto"/>
                            <w:right w:val="none" w:sz="0" w:space="0" w:color="auto"/>
                          </w:divBdr>
                          <w:divsChild>
                            <w:div w:id="250480150">
                              <w:marLeft w:val="4230"/>
                              <w:marRight w:val="0"/>
                              <w:marTop w:val="0"/>
                              <w:marBottom w:val="0"/>
                              <w:divBdr>
                                <w:top w:val="none" w:sz="0" w:space="0" w:color="auto"/>
                                <w:left w:val="none" w:sz="0" w:space="0" w:color="auto"/>
                                <w:bottom w:val="none" w:sz="0" w:space="0" w:color="auto"/>
                                <w:right w:val="none" w:sz="0" w:space="0" w:color="auto"/>
                              </w:divBdr>
                              <w:divsChild>
                                <w:div w:id="110974388">
                                  <w:marLeft w:val="0"/>
                                  <w:marRight w:val="0"/>
                                  <w:marTop w:val="0"/>
                                  <w:marBottom w:val="0"/>
                                  <w:divBdr>
                                    <w:top w:val="none" w:sz="0" w:space="0" w:color="auto"/>
                                    <w:left w:val="none" w:sz="0" w:space="0" w:color="auto"/>
                                    <w:bottom w:val="none" w:sz="0" w:space="0" w:color="auto"/>
                                    <w:right w:val="none" w:sz="0" w:space="0" w:color="auto"/>
                                  </w:divBdr>
                                  <w:divsChild>
                                    <w:div w:id="624046454">
                                      <w:marLeft w:val="0"/>
                                      <w:marRight w:val="0"/>
                                      <w:marTop w:val="0"/>
                                      <w:marBottom w:val="0"/>
                                      <w:divBdr>
                                        <w:top w:val="none" w:sz="0" w:space="0" w:color="auto"/>
                                        <w:left w:val="none" w:sz="0" w:space="0" w:color="auto"/>
                                        <w:bottom w:val="none" w:sz="0" w:space="0" w:color="auto"/>
                                        <w:right w:val="none" w:sz="0" w:space="0" w:color="auto"/>
                                      </w:divBdr>
                                      <w:divsChild>
                                        <w:div w:id="1156922246">
                                          <w:marLeft w:val="120"/>
                                          <w:marRight w:val="120"/>
                                          <w:marTop w:val="144"/>
                                          <w:marBottom w:val="0"/>
                                          <w:divBdr>
                                            <w:top w:val="none" w:sz="0" w:space="0" w:color="auto"/>
                                            <w:left w:val="none" w:sz="0" w:space="0" w:color="auto"/>
                                            <w:bottom w:val="none" w:sz="0" w:space="0" w:color="auto"/>
                                            <w:right w:val="none" w:sz="0" w:space="0" w:color="auto"/>
                                          </w:divBdr>
                                          <w:divsChild>
                                            <w:div w:id="885412378">
                                              <w:marLeft w:val="0"/>
                                              <w:marRight w:val="0"/>
                                              <w:marTop w:val="0"/>
                                              <w:marBottom w:val="0"/>
                                              <w:divBdr>
                                                <w:top w:val="none" w:sz="0" w:space="0" w:color="auto"/>
                                                <w:left w:val="none" w:sz="0" w:space="0" w:color="auto"/>
                                                <w:bottom w:val="none" w:sz="0" w:space="0" w:color="auto"/>
                                                <w:right w:val="none" w:sz="0" w:space="0" w:color="auto"/>
                                              </w:divBdr>
                                              <w:divsChild>
                                                <w:div w:id="310448461">
                                                  <w:marLeft w:val="0"/>
                                                  <w:marRight w:val="0"/>
                                                  <w:marTop w:val="0"/>
                                                  <w:marBottom w:val="480"/>
                                                  <w:divBdr>
                                                    <w:top w:val="none" w:sz="0" w:space="0" w:color="auto"/>
                                                    <w:left w:val="none" w:sz="0" w:space="0" w:color="auto"/>
                                                    <w:bottom w:val="none" w:sz="0" w:space="0" w:color="auto"/>
                                                    <w:right w:val="none" w:sz="0" w:space="0" w:color="auto"/>
                                                  </w:divBdr>
                                                  <w:divsChild>
                                                    <w:div w:id="251471648">
                                                      <w:marLeft w:val="0"/>
                                                      <w:marRight w:val="0"/>
                                                      <w:marTop w:val="0"/>
                                                      <w:marBottom w:val="120"/>
                                                      <w:divBdr>
                                                        <w:top w:val="none" w:sz="0" w:space="0" w:color="auto"/>
                                                        <w:left w:val="none" w:sz="0" w:space="0" w:color="auto"/>
                                                        <w:bottom w:val="none" w:sz="0" w:space="0" w:color="auto"/>
                                                        <w:right w:val="none" w:sz="0" w:space="0" w:color="auto"/>
                                                      </w:divBdr>
                                                    </w:div>
                                                    <w:div w:id="330453285">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volution.rdg.ac.uk"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beast.bio.ed.ac.uk/Tracer)" TargetMode="External"/><Relationship Id="rId4" Type="http://schemas.openxmlformats.org/officeDocument/2006/relationships/settings" Target="settings.xml"/><Relationship Id="rId9" Type="http://schemas.openxmlformats.org/officeDocument/2006/relationships/hyperlink" Target="http://cran.r-project.org/web/packages/caper/index.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96AC30-C464-4F6A-8366-B9CF5276BA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5994</Words>
  <Characters>91171</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UCL Anthropology</Company>
  <LinksUpToDate>false</LinksUpToDate>
  <CharactersWithSpaces>1069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t Opie</dc:creator>
  <cp:lastModifiedBy>Currie, Thomas</cp:lastModifiedBy>
  <cp:revision>2</cp:revision>
  <cp:lastPrinted>2014-08-14T13:52:00Z</cp:lastPrinted>
  <dcterms:created xsi:type="dcterms:W3CDTF">2018-02-04T14:33:00Z</dcterms:created>
  <dcterms:modified xsi:type="dcterms:W3CDTF">2018-02-04T14:33:00Z</dcterms:modified>
</cp:coreProperties>
</file>